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DD3E0F" w14:textId="629604D1" w:rsidR="00C72BA3" w:rsidRPr="00FB30E9" w:rsidRDefault="00C72BA3" w:rsidP="00C72BA3">
      <w:pPr>
        <w:pBdr>
          <w:bottom w:val="double" w:sz="4" w:space="1" w:color="15355A"/>
        </w:pBdr>
        <w:spacing w:line="240" w:lineRule="auto"/>
        <w:rPr>
          <w:rFonts w:cstheme="minorHAnsi"/>
          <w:b/>
          <w:caps/>
          <w:color w:val="15355A"/>
          <w:sz w:val="21"/>
          <w:szCs w:val="21"/>
          <w:lang w:val="en-US"/>
        </w:rPr>
      </w:pPr>
      <w:r w:rsidRPr="00FB30E9">
        <w:rPr>
          <w:rFonts w:cstheme="minorHAnsi"/>
          <w:b/>
          <w:caps/>
          <w:color w:val="15355A"/>
          <w:sz w:val="21"/>
          <w:szCs w:val="21"/>
          <w:lang w:val="en-US"/>
        </w:rPr>
        <w:t xml:space="preserve">Maria Concetta </w:t>
      </w:r>
      <w:r w:rsidR="00753D2E" w:rsidRPr="00753D2E">
        <w:rPr>
          <w:rFonts w:cstheme="minorHAnsi"/>
          <w:b/>
          <w:caps/>
          <w:color w:val="15355A"/>
          <w:sz w:val="21"/>
          <w:szCs w:val="21"/>
          <w:lang w:val="en-US"/>
        </w:rPr>
        <w:t>Bruzzoniti</w:t>
      </w:r>
    </w:p>
    <w:p w14:paraId="71A2C353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US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US"/>
        </w:rPr>
        <w:t>Education</w:t>
      </w:r>
    </w:p>
    <w:p w14:paraId="0C2C4D5A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>Degree in Chemistry (Magna cum Laude), and the qualification to practice as a chemist (100/100). She got the PhD title in Chemical Sciences in 1998. She has integrated her competences with research periods abroad (USA, Japan, Hungary).</w:t>
      </w:r>
    </w:p>
    <w:p w14:paraId="1AA03576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Previous Experiences And Current Position</w:t>
      </w:r>
    </w:p>
    <w:p w14:paraId="0F2FB973" w14:textId="77777777" w:rsidR="00C72BA3" w:rsidRPr="00FB30E9" w:rsidRDefault="00C72BA3" w:rsidP="00C72BA3">
      <w:pPr>
        <w:spacing w:after="0" w:line="240" w:lineRule="auto"/>
        <w:jc w:val="both"/>
        <w:rPr>
          <w:rFonts w:cstheme="minorHAnsi"/>
          <w:sz w:val="21"/>
          <w:szCs w:val="21"/>
          <w:lang w:val="en-GB"/>
        </w:rPr>
      </w:pPr>
      <w:r w:rsidRPr="00FB30E9">
        <w:rPr>
          <w:rFonts w:cstheme="minorHAnsi"/>
          <w:sz w:val="21"/>
          <w:szCs w:val="21"/>
          <w:lang w:val="en-GB"/>
        </w:rPr>
        <w:t>1999-2000: post-doc researcher at the Department of Chemistry of the University of Turin (Italy)</w:t>
      </w:r>
    </w:p>
    <w:p w14:paraId="34EA327E" w14:textId="77777777" w:rsidR="00C72BA3" w:rsidRPr="00FB30E9" w:rsidRDefault="00C72BA3" w:rsidP="00C72BA3">
      <w:pPr>
        <w:spacing w:after="0" w:line="240" w:lineRule="auto"/>
        <w:jc w:val="both"/>
        <w:rPr>
          <w:rFonts w:cstheme="minorHAnsi"/>
          <w:sz w:val="21"/>
          <w:szCs w:val="21"/>
          <w:lang w:val="en-GB"/>
        </w:rPr>
      </w:pPr>
      <w:r w:rsidRPr="00FB30E9">
        <w:rPr>
          <w:rFonts w:cstheme="minorHAnsi"/>
          <w:sz w:val="21"/>
          <w:szCs w:val="21"/>
          <w:lang w:val="en-GB"/>
        </w:rPr>
        <w:t>2000-2011: highly specialized technician at the Department of Chemistry of the University of Turin (Italy)</w:t>
      </w:r>
    </w:p>
    <w:p w14:paraId="179FCAB7" w14:textId="77777777" w:rsidR="00C72BA3" w:rsidRPr="00FB30E9" w:rsidRDefault="00C72BA3" w:rsidP="00C72BA3">
      <w:pPr>
        <w:spacing w:after="0" w:line="240" w:lineRule="auto"/>
        <w:jc w:val="both"/>
        <w:rPr>
          <w:rFonts w:cstheme="minorHAnsi"/>
          <w:sz w:val="21"/>
          <w:szCs w:val="21"/>
          <w:lang w:val="en-GB"/>
        </w:rPr>
      </w:pPr>
      <w:r w:rsidRPr="00FB30E9">
        <w:rPr>
          <w:rFonts w:cstheme="minorHAnsi"/>
          <w:sz w:val="21"/>
          <w:szCs w:val="21"/>
          <w:lang w:val="en-GB"/>
        </w:rPr>
        <w:t xml:space="preserve">2011 – present: associate professor at the Department of Chemistry of the University of Turin (Italy) </w:t>
      </w:r>
      <w:r w:rsidRPr="00FB30E9">
        <w:rPr>
          <w:rFonts w:cstheme="minorHAnsi"/>
          <w:bCs/>
          <w:sz w:val="21"/>
          <w:szCs w:val="21"/>
          <w:lang w:val="en-GB"/>
        </w:rPr>
        <w:t>in the academic discipline</w:t>
      </w:r>
      <w:r w:rsidRPr="00FB30E9">
        <w:rPr>
          <w:rFonts w:cstheme="minorHAnsi"/>
          <w:sz w:val="21"/>
          <w:szCs w:val="21"/>
          <w:lang w:val="en-GB"/>
        </w:rPr>
        <w:t xml:space="preserve"> “</w:t>
      </w:r>
      <w:r w:rsidRPr="00FB30E9">
        <w:rPr>
          <w:rFonts w:cstheme="minorHAnsi"/>
          <w:i/>
          <w:iCs/>
          <w:sz w:val="21"/>
          <w:szCs w:val="21"/>
          <w:lang w:val="en-GB"/>
        </w:rPr>
        <w:t>Chemistry for the Environment and for Cultural Heritage, CHIM/12”</w:t>
      </w:r>
      <w:bookmarkStart w:id="0" w:name="_Hlk32417042"/>
      <w:r w:rsidRPr="00FB30E9">
        <w:rPr>
          <w:rFonts w:cstheme="minorHAnsi"/>
          <w:sz w:val="21"/>
          <w:szCs w:val="21"/>
          <w:lang w:val="en-GB"/>
        </w:rPr>
        <w:t>, class teacher of the courses</w:t>
      </w:r>
    </w:p>
    <w:p w14:paraId="68309822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Instrumental Analytical Chemistry with laboratory (</w:t>
      </w:r>
      <w:proofErr w:type="gramStart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Bachelor Degree in Chemistry</w:t>
      </w:r>
      <w:proofErr w:type="gramEnd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)</w:t>
      </w:r>
    </w:p>
    <w:bookmarkEnd w:id="0"/>
    <w:p w14:paraId="2B493F66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Treatment of sewage and waste (</w:t>
      </w:r>
      <w:proofErr w:type="gramStart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Master Degree in Environmental Chemistry</w:t>
      </w:r>
      <w:proofErr w:type="gramEnd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)</w:t>
      </w:r>
    </w:p>
    <w:p w14:paraId="3411E6E0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Chemical Risk (</w:t>
      </w:r>
      <w:proofErr w:type="gramStart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Master Degree in Environmental Biology</w:t>
      </w:r>
      <w:proofErr w:type="gramEnd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)</w:t>
      </w:r>
    </w:p>
    <w:p w14:paraId="2DD2E968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Environmental Chemistry (</w:t>
      </w:r>
      <w:proofErr w:type="gramStart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Master degree in Science</w:t>
      </w:r>
      <w:proofErr w:type="gramEnd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 and Sustainable Management of Natural Systems)</w:t>
      </w:r>
    </w:p>
    <w:p w14:paraId="0F50FFF2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Field Of Specialization</w:t>
      </w:r>
    </w:p>
    <w:p w14:paraId="31778D21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>Scientific activities are related to the following environmental-analytical topics, hereafter summarized:</w:t>
      </w:r>
    </w:p>
    <w:p w14:paraId="526DF6E4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Determination of emerging and priority pollutants by GC-MS and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LC-MS/MS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methods specifically derived for selected matrices (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waters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, soils,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sediments,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zooplankton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, food, oils).</w:t>
      </w:r>
    </w:p>
    <w:p w14:paraId="5FA562BE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Development of innovative sample pre-treatment approaches (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QuEChERS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) for environmental samples.</w:t>
      </w:r>
    </w:p>
    <w:p w14:paraId="66C9EBA9" w14:textId="77777777" w:rsidR="00C72BA3" w:rsidRPr="00FB30E9" w:rsidRDefault="00C72BA3" w:rsidP="00C72BA3">
      <w:pPr>
        <w:pStyle w:val="Paragrafoelenco"/>
        <w:numPr>
          <w:ilvl w:val="0"/>
          <w:numId w:val="1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Purifications of waters intended for human consumption from inorganic and organic pollutants through innovative (silica based mesoporous and ceramic substrates) and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low costs (</w:t>
      </w:r>
      <w:proofErr w:type="spellStart"/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biochars</w:t>
      </w:r>
      <w:proofErr w:type="spellEnd"/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)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 adsorbents.</w:t>
      </w:r>
    </w:p>
    <w:p w14:paraId="6B62AE06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ED7D31" w:themeColor="accent2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Size And Profile Of Working Group</w:t>
      </w:r>
    </w:p>
    <w:p w14:paraId="43BB1125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>She coordinates one assistant professor, three PhD students and one post-Doc fellows. The group has relevant expertise on analytical/environmental methodologies for micropollutant determination and removal.</w:t>
      </w:r>
    </w:p>
    <w:p w14:paraId="7A8D80BE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Previous And On-Going Projects</w:t>
      </w:r>
    </w:p>
    <w:p w14:paraId="21910418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She is the 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head of research</w:t>
      </w:r>
      <w:r w:rsidRPr="00FB30E9">
        <w:rPr>
          <w:rFonts w:eastAsia="Times New Roman" w:cstheme="minorHAnsi"/>
          <w:color w:val="15355A"/>
          <w:sz w:val="21"/>
          <w:szCs w:val="21"/>
          <w:lang w:val="en-US" w:eastAsia="it-IT"/>
        </w:rPr>
        <w:t xml:space="preserve"> 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unit for 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15 financed projects</w:t>
      </w:r>
      <w:r w:rsidRPr="00FB30E9">
        <w:rPr>
          <w:rFonts w:eastAsia="Times New Roman" w:cstheme="minorHAnsi"/>
          <w:color w:val="15355A"/>
          <w:sz w:val="21"/>
          <w:szCs w:val="21"/>
          <w:lang w:val="en-US" w:eastAsia="it-IT"/>
        </w:rPr>
        <w:t xml:space="preserve"> 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of national and international relevance, among which: </w:t>
      </w:r>
    </w:p>
    <w:p w14:paraId="5356C4FD" w14:textId="77777777" w:rsidR="00C72BA3" w:rsidRPr="00FB30E9" w:rsidRDefault="00C72BA3" w:rsidP="00C72BA3">
      <w:pPr>
        <w:pStyle w:val="Paragrafoelenco"/>
        <w:numPr>
          <w:ilvl w:val="0"/>
          <w:numId w:val="3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CARITRO call (2015-2017): Polymer-derived ceramics with hierarchical porosity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for water filtration/purification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.</w:t>
      </w:r>
    </w:p>
    <w:p w14:paraId="42D0078F" w14:textId="77777777" w:rsidR="00C72BA3" w:rsidRPr="00FB30E9" w:rsidRDefault="00C72BA3" w:rsidP="00C72BA3">
      <w:pPr>
        <w:pStyle w:val="Paragrafoelenco"/>
        <w:numPr>
          <w:ilvl w:val="0"/>
          <w:numId w:val="3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ERANETMED call (2016-2019): IRRIGATIO: Assessing the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chemical/microbiological contamination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and productivity in the agricultural production chain of model fruit species grown under irrigation with different kinds of reclaimed wastewater.</w:t>
      </w:r>
    </w:p>
    <w:p w14:paraId="41BED722" w14:textId="77777777" w:rsidR="00C72BA3" w:rsidRPr="00FB30E9" w:rsidRDefault="00C72BA3" w:rsidP="00C72BA3">
      <w:pPr>
        <w:pStyle w:val="Paragrafoelenco"/>
        <w:numPr>
          <w:ilvl w:val="0"/>
          <w:numId w:val="3"/>
        </w:numPr>
        <w:ind w:left="142" w:hanging="142"/>
        <w:jc w:val="both"/>
        <w:rPr>
          <w:rFonts w:asciiTheme="minorHAnsi" w:hAnsiTheme="minorHAnsi" w:cstheme="minorHAnsi"/>
          <w:sz w:val="21"/>
          <w:szCs w:val="21"/>
          <w:lang w:val="en-US"/>
        </w:rPr>
      </w:pP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POR FESR 2014/2020. (2019-2021): BIOENPRO4TO. Bioenergy and sustainable products of Green Chemistry (output) from the integrated </w:t>
      </w:r>
      <w:r w:rsidRPr="00FB30E9">
        <w:rPr>
          <w:rFonts w:asciiTheme="minorHAnsi" w:hAnsiTheme="minorHAnsi" w:cstheme="minorHAnsi"/>
          <w:b/>
          <w:bCs/>
          <w:color w:val="15355A"/>
          <w:sz w:val="21"/>
          <w:szCs w:val="21"/>
          <w:lang w:val="en-US"/>
        </w:rPr>
        <w:t>valorization</w:t>
      </w:r>
      <w:r w:rsidRPr="00FB30E9">
        <w:rPr>
          <w:rFonts w:asciiTheme="minorHAnsi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of urban, industrial, </w:t>
      </w:r>
      <w:r w:rsidRPr="00FB30E9">
        <w:rPr>
          <w:rFonts w:asciiTheme="minorHAnsi" w:hAnsiTheme="minorHAnsi" w:cstheme="minorHAnsi"/>
          <w:b/>
          <w:bCs/>
          <w:color w:val="15355A"/>
          <w:sz w:val="21"/>
          <w:szCs w:val="21"/>
          <w:lang w:val="en-US"/>
        </w:rPr>
        <w:t>biomass and wastewater</w:t>
      </w:r>
      <w:r w:rsidRPr="00FB30E9">
        <w:rPr>
          <w:rFonts w:asciiTheme="minorHAnsi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>(inputs), through intelligent modules</w:t>
      </w:r>
    </w:p>
    <w:p w14:paraId="5150198E" w14:textId="77777777" w:rsidR="00C72BA3" w:rsidRPr="00FB30E9" w:rsidRDefault="00C72BA3" w:rsidP="00C72BA3">
      <w:pPr>
        <w:pStyle w:val="Paragrafoelenco"/>
        <w:numPr>
          <w:ilvl w:val="0"/>
          <w:numId w:val="2"/>
        </w:numPr>
        <w:suppressAutoHyphens w:val="0"/>
        <w:autoSpaceDN/>
        <w:ind w:left="142" w:hanging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Society of Water Management in Turin, Italy (2017-2019): </w:t>
      </w:r>
      <w:proofErr w:type="spellStart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Haloacetic</w:t>
      </w:r>
      <w:proofErr w:type="spellEnd"/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 acids in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waters intended for human consumption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: their analytical determination and their affinity for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biochar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substrates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. </w:t>
      </w:r>
    </w:p>
    <w:p w14:paraId="08F12D23" w14:textId="77777777" w:rsidR="00C72BA3" w:rsidRPr="00FB30E9" w:rsidRDefault="00C72BA3" w:rsidP="00C72BA3">
      <w:pPr>
        <w:pStyle w:val="Paragrafoelenco"/>
        <w:numPr>
          <w:ilvl w:val="0"/>
          <w:numId w:val="2"/>
        </w:numPr>
        <w:ind w:left="142" w:hanging="142"/>
        <w:jc w:val="both"/>
        <w:rPr>
          <w:rFonts w:asciiTheme="minorHAnsi" w:hAnsiTheme="minorHAnsi" w:cstheme="minorHAnsi"/>
          <w:sz w:val="21"/>
          <w:szCs w:val="21"/>
          <w:lang w:val="en-US"/>
        </w:rPr>
      </w:pP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PRIN2017, IT Ministry of University (2019-2022). Nanostructured ceramics for </w:t>
      </w:r>
      <w:r w:rsidRPr="00FB30E9">
        <w:rPr>
          <w:rFonts w:asciiTheme="minorHAnsi" w:hAnsiTheme="minorHAnsi" w:cstheme="minorHAnsi"/>
          <w:b/>
          <w:bCs/>
          <w:color w:val="15355A"/>
          <w:sz w:val="21"/>
          <w:szCs w:val="21"/>
          <w:lang w:val="en-US"/>
        </w:rPr>
        <w:t>environmental</w:t>
      </w:r>
      <w:r w:rsidRPr="00FB30E9">
        <w:rPr>
          <w:rFonts w:asciiTheme="minorHAnsi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>and energy applications</w:t>
      </w:r>
    </w:p>
    <w:p w14:paraId="275D554F" w14:textId="77777777" w:rsidR="00C72BA3" w:rsidRPr="00FB30E9" w:rsidRDefault="00C72BA3" w:rsidP="00C72BA3">
      <w:pPr>
        <w:pStyle w:val="Paragrafoelenco"/>
        <w:numPr>
          <w:ilvl w:val="0"/>
          <w:numId w:val="2"/>
        </w:numPr>
        <w:ind w:left="142" w:hanging="142"/>
        <w:jc w:val="both"/>
        <w:rPr>
          <w:rFonts w:asciiTheme="minorHAnsi" w:hAnsiTheme="minorHAnsi" w:cstheme="minorHAnsi"/>
          <w:sz w:val="21"/>
          <w:szCs w:val="21"/>
          <w:lang w:val="en-US"/>
        </w:rPr>
      </w:pP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FOSC-ERANET </w:t>
      </w:r>
      <w:proofErr w:type="spellStart"/>
      <w:r w:rsidRPr="00FB30E9">
        <w:rPr>
          <w:rFonts w:asciiTheme="minorHAnsi" w:hAnsiTheme="minorHAnsi" w:cstheme="minorHAnsi"/>
          <w:sz w:val="21"/>
          <w:szCs w:val="21"/>
          <w:lang w:val="en-US"/>
        </w:rPr>
        <w:t>Cofund</w:t>
      </w:r>
      <w:proofErr w:type="spellEnd"/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 (2021-2024). SECUREFOOD2050. Improving </w:t>
      </w:r>
      <w:r w:rsidRPr="00FB30E9">
        <w:rPr>
          <w:rFonts w:asciiTheme="minorHAnsi" w:hAnsiTheme="minorHAnsi" w:cstheme="minorHAnsi"/>
          <w:b/>
          <w:bCs/>
          <w:sz w:val="21"/>
          <w:szCs w:val="21"/>
          <w:lang w:val="en-US"/>
        </w:rPr>
        <w:t>resilience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 and </w:t>
      </w:r>
      <w:r w:rsidRPr="00FB30E9">
        <w:rPr>
          <w:rFonts w:asciiTheme="minorHAnsi" w:hAnsiTheme="minorHAnsi" w:cstheme="minorHAnsi"/>
          <w:b/>
          <w:bCs/>
          <w:sz w:val="21"/>
          <w:szCs w:val="21"/>
          <w:lang w:val="en-US"/>
        </w:rPr>
        <w:t>food security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 in 2050 climate through soilless precise agricultural techniques and irrigation with wastewater properly treated by </w:t>
      </w:r>
      <w:r w:rsidRPr="00FB30E9">
        <w:rPr>
          <w:rFonts w:asciiTheme="minorHAnsi" w:hAnsiTheme="minorHAnsi" w:cstheme="minorHAnsi"/>
          <w:b/>
          <w:bCs/>
          <w:sz w:val="21"/>
          <w:szCs w:val="21"/>
          <w:lang w:val="en-US"/>
        </w:rPr>
        <w:t>innovative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 </w:t>
      </w:r>
      <w:r w:rsidRPr="00FB30E9">
        <w:rPr>
          <w:rFonts w:asciiTheme="minorHAnsi" w:hAnsiTheme="minorHAnsi" w:cstheme="minorHAnsi"/>
          <w:b/>
          <w:bCs/>
          <w:sz w:val="21"/>
          <w:szCs w:val="21"/>
          <w:lang w:val="en-US"/>
        </w:rPr>
        <w:t>technologies</w:t>
      </w:r>
      <w:r w:rsidRPr="00FB30E9">
        <w:rPr>
          <w:rFonts w:asciiTheme="minorHAnsi" w:hAnsiTheme="minorHAnsi" w:cstheme="minorHAnsi"/>
          <w:sz w:val="21"/>
          <w:szCs w:val="21"/>
          <w:lang w:val="en-US"/>
        </w:rPr>
        <w:t xml:space="preserve"> to ensure food safety.</w:t>
      </w:r>
    </w:p>
    <w:p w14:paraId="429E7704" w14:textId="77777777" w:rsidR="00C72BA3" w:rsidRPr="00FB30E9" w:rsidRDefault="00C72BA3" w:rsidP="00C72BA3">
      <w:pPr>
        <w:pStyle w:val="Paragrafoelenco"/>
        <w:suppressAutoHyphens w:val="0"/>
        <w:autoSpaceDN/>
        <w:ind w:left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</w:p>
    <w:p w14:paraId="54489A96" w14:textId="77777777" w:rsidR="00C72BA3" w:rsidRPr="00FB30E9" w:rsidRDefault="00C72BA3" w:rsidP="00C72BA3">
      <w:pPr>
        <w:pStyle w:val="Paragrafoelenco"/>
        <w:suppressAutoHyphens w:val="0"/>
        <w:autoSpaceDN/>
        <w:ind w:left="142"/>
        <w:contextualSpacing/>
        <w:jc w:val="both"/>
        <w:textAlignment w:val="auto"/>
        <w:rPr>
          <w:rFonts w:asciiTheme="minorHAnsi" w:eastAsia="Times New Roman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She is the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reference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 xml:space="preserve">for the following </w:t>
      </w:r>
      <w:r w:rsidRPr="00FB30E9">
        <w:rPr>
          <w:rFonts w:asciiTheme="minorHAnsi" w:eastAsia="Times New Roman" w:hAnsiTheme="minorHAnsi" w:cstheme="minorHAnsi"/>
          <w:b/>
          <w:bCs/>
          <w:color w:val="15355A"/>
          <w:sz w:val="21"/>
          <w:szCs w:val="21"/>
          <w:lang w:val="en-US"/>
        </w:rPr>
        <w:t>Erasmus+ bilateral agreement</w:t>
      </w:r>
      <w:r w:rsidRPr="00FB30E9">
        <w:rPr>
          <w:rFonts w:asciiTheme="minorHAnsi" w:eastAsia="Times New Roman" w:hAnsiTheme="minorHAnsi" w:cstheme="minorHAnsi"/>
          <w:color w:val="15355A"/>
          <w:sz w:val="21"/>
          <w:szCs w:val="21"/>
          <w:lang w:val="en-US"/>
        </w:rPr>
        <w:t xml:space="preserve"> </w:t>
      </w: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of University of Turin and:</w:t>
      </w:r>
    </w:p>
    <w:p w14:paraId="005F46EF" w14:textId="77777777" w:rsidR="00C72BA3" w:rsidRPr="00FB30E9" w:rsidRDefault="00C72BA3" w:rsidP="00C72BA3">
      <w:pPr>
        <w:pStyle w:val="Paragrafoelenco"/>
        <w:numPr>
          <w:ilvl w:val="0"/>
          <w:numId w:val="2"/>
        </w:numPr>
        <w:jc w:val="both"/>
        <w:rPr>
          <w:rFonts w:asciiTheme="minorHAnsi" w:hAnsiTheme="minorHAnsi" w:cstheme="minorHAnsi"/>
          <w:sz w:val="21"/>
          <w:szCs w:val="21"/>
          <w:lang w:val="en-US"/>
        </w:rPr>
      </w:pPr>
      <w:r w:rsidRPr="00FB30E9">
        <w:rPr>
          <w:rFonts w:asciiTheme="minorHAnsi" w:eastAsia="Times New Roman" w:hAnsiTheme="minorHAnsi" w:cstheme="minorHAnsi"/>
          <w:sz w:val="21"/>
          <w:szCs w:val="21"/>
          <w:lang w:val="en-US"/>
        </w:rPr>
        <w:t>Nicolaus Copernicus University, Torun Poland (Area: Chemistry)</w:t>
      </w:r>
    </w:p>
    <w:p w14:paraId="6230FB84" w14:textId="77777777" w:rsidR="00C72BA3" w:rsidRPr="00FB30E9" w:rsidRDefault="00C72BA3" w:rsidP="00C72BA3">
      <w:pPr>
        <w:pStyle w:val="Paragrafoelenco"/>
        <w:numPr>
          <w:ilvl w:val="0"/>
          <w:numId w:val="2"/>
        </w:numPr>
        <w:jc w:val="both"/>
        <w:rPr>
          <w:rFonts w:asciiTheme="minorHAnsi" w:hAnsiTheme="minorHAnsi" w:cstheme="minorHAnsi"/>
          <w:sz w:val="21"/>
          <w:szCs w:val="21"/>
        </w:rPr>
      </w:pPr>
      <w:proofErr w:type="spellStart"/>
      <w:r w:rsidRPr="00FB30E9">
        <w:rPr>
          <w:rFonts w:asciiTheme="minorHAnsi" w:hAnsiTheme="minorHAnsi" w:cstheme="minorHAnsi"/>
          <w:sz w:val="21"/>
          <w:szCs w:val="21"/>
        </w:rPr>
        <w:t>Universitatea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Babes-Bolyai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, Cluj-Napoca, Romania (Area: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Environmental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Chemistry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>)</w:t>
      </w:r>
    </w:p>
    <w:p w14:paraId="0C2DD5BE" w14:textId="77777777" w:rsidR="00C72BA3" w:rsidRPr="00FB30E9" w:rsidRDefault="00C72BA3" w:rsidP="00C72BA3">
      <w:pPr>
        <w:pStyle w:val="Paragrafoelenco"/>
        <w:numPr>
          <w:ilvl w:val="0"/>
          <w:numId w:val="2"/>
        </w:numPr>
        <w:jc w:val="both"/>
        <w:rPr>
          <w:rFonts w:asciiTheme="minorHAnsi" w:hAnsiTheme="minorHAnsi" w:cstheme="minorHAnsi"/>
          <w:sz w:val="21"/>
          <w:szCs w:val="21"/>
        </w:rPr>
      </w:pPr>
      <w:r w:rsidRPr="00FB30E9">
        <w:rPr>
          <w:rFonts w:asciiTheme="minorHAnsi" w:hAnsiTheme="minorHAnsi" w:cstheme="minorHAnsi"/>
          <w:sz w:val="21"/>
          <w:szCs w:val="21"/>
        </w:rPr>
        <w:t xml:space="preserve">University of Nova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Gorica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, Nova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Gorica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, Slovenia (Area: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Analytical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 xml:space="preserve"> </w:t>
      </w:r>
      <w:proofErr w:type="spellStart"/>
      <w:r w:rsidRPr="00FB30E9">
        <w:rPr>
          <w:rFonts w:asciiTheme="minorHAnsi" w:hAnsiTheme="minorHAnsi" w:cstheme="minorHAnsi"/>
          <w:sz w:val="21"/>
          <w:szCs w:val="21"/>
        </w:rPr>
        <w:t>Chemistry</w:t>
      </w:r>
      <w:proofErr w:type="spellEnd"/>
      <w:r w:rsidRPr="00FB30E9">
        <w:rPr>
          <w:rFonts w:asciiTheme="minorHAnsi" w:hAnsiTheme="minorHAnsi" w:cstheme="minorHAnsi"/>
          <w:sz w:val="21"/>
          <w:szCs w:val="21"/>
        </w:rPr>
        <w:t>)</w:t>
      </w:r>
    </w:p>
    <w:p w14:paraId="556D9345" w14:textId="77777777" w:rsidR="00C72BA3" w:rsidRPr="00FB30E9" w:rsidRDefault="00C72BA3" w:rsidP="00C72BA3">
      <w:pPr>
        <w:pStyle w:val="Paragrafoelenco"/>
        <w:numPr>
          <w:ilvl w:val="0"/>
          <w:numId w:val="2"/>
        </w:numPr>
        <w:jc w:val="both"/>
        <w:rPr>
          <w:rFonts w:asciiTheme="minorHAnsi" w:hAnsiTheme="minorHAnsi" w:cstheme="minorHAnsi"/>
          <w:sz w:val="21"/>
          <w:szCs w:val="21"/>
          <w:lang w:val="en-GB"/>
        </w:rPr>
      </w:pPr>
      <w:r w:rsidRPr="00FB30E9">
        <w:rPr>
          <w:rFonts w:asciiTheme="minorHAnsi" w:hAnsiTheme="minorHAnsi" w:cstheme="minorHAnsi"/>
          <w:sz w:val="21"/>
          <w:szCs w:val="21"/>
          <w:lang w:val="en-GB"/>
        </w:rPr>
        <w:t>University of Porto, Portugal ((Area: Environmental Chemistry)</w:t>
      </w:r>
    </w:p>
    <w:p w14:paraId="67B78F36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Scientific Output</w:t>
      </w:r>
    </w:p>
    <w:p w14:paraId="07FDFFF5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Co-author of 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99</w:t>
      </w:r>
      <w:r w:rsidRPr="00FB30E9">
        <w:rPr>
          <w:rFonts w:eastAsia="Times New Roman" w:cstheme="minorHAnsi"/>
          <w:color w:val="15355A"/>
          <w:sz w:val="21"/>
          <w:szCs w:val="21"/>
          <w:lang w:val="en-US" w:eastAsia="it-IT"/>
        </w:rPr>
        <w:t xml:space="preserve"> 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>ISI papers (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h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-index = 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25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; citations: </w:t>
      </w:r>
      <w:r w:rsidRPr="00FB30E9">
        <w:rPr>
          <w:rFonts w:eastAsia="Times New Roman" w:cstheme="minorHAnsi"/>
          <w:b/>
          <w:bCs/>
          <w:color w:val="15355A"/>
          <w:sz w:val="21"/>
          <w:szCs w:val="21"/>
          <w:lang w:val="en-US" w:eastAsia="it-IT"/>
        </w:rPr>
        <w:t>2020</w:t>
      </w:r>
      <w:r w:rsidRPr="00FB30E9">
        <w:rPr>
          <w:rFonts w:eastAsia="Times New Roman" w:cstheme="minorHAnsi"/>
          <w:b/>
          <w:bCs/>
          <w:sz w:val="21"/>
          <w:szCs w:val="21"/>
          <w:lang w:val="en-US" w:eastAsia="it-IT"/>
        </w:rPr>
        <w:t xml:space="preserve">, 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source Scopus), 160 presentations at national/international conferences, with 22 invited lectures (11 international). Six book chapters. </w:t>
      </w:r>
    </w:p>
    <w:p w14:paraId="36511EB7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lastRenderedPageBreak/>
        <w:t xml:space="preserve">Member of the Editorial board of </w:t>
      </w:r>
      <w:r w:rsidRPr="00FB30E9">
        <w:rPr>
          <w:rFonts w:eastAsia="Times New Roman" w:cstheme="minorHAnsi"/>
          <w:i/>
          <w:iCs/>
          <w:sz w:val="21"/>
          <w:szCs w:val="21"/>
          <w:lang w:val="en-US" w:eastAsia="it-IT"/>
        </w:rPr>
        <w:t>ISRN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 </w:t>
      </w:r>
      <w:r w:rsidRPr="00FB30E9">
        <w:rPr>
          <w:rFonts w:eastAsia="Times New Roman" w:cstheme="minorHAnsi"/>
          <w:i/>
          <w:iCs/>
          <w:sz w:val="21"/>
          <w:szCs w:val="21"/>
          <w:lang w:val="en-US" w:eastAsia="it-IT"/>
        </w:rPr>
        <w:t>Chromatography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 and of </w:t>
      </w:r>
      <w:r w:rsidRPr="00FB30E9">
        <w:rPr>
          <w:rFonts w:cstheme="minorHAnsi"/>
          <w:i/>
          <w:iCs/>
          <w:color w:val="333333"/>
          <w:sz w:val="21"/>
          <w:szCs w:val="21"/>
          <w:shd w:val="clear" w:color="auto" w:fill="FFFFFF"/>
          <w:lang w:val="en-GB"/>
        </w:rPr>
        <w:t>Algerian Journal of Environmental Science and Technology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>, since 1998 she is referee for international journals. Expert reviewer for Higher Education, Research, Development, and Innovation Funding, Romania and for MUR, Italy.</w:t>
      </w:r>
    </w:p>
    <w:p w14:paraId="61141B9C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Membership And Boards</w:t>
      </w:r>
    </w:p>
    <w:p w14:paraId="5B74144D" w14:textId="77777777" w:rsidR="00C72BA3" w:rsidRPr="00FB30E9" w:rsidRDefault="00C72BA3" w:rsidP="00C72BA3">
      <w:pPr>
        <w:spacing w:after="0" w:line="240" w:lineRule="auto"/>
        <w:jc w:val="both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>2015- present: member of the executive board of the Division of Environmental Chemistry and Cultural Heritage (Italian Chemical Society).</w:t>
      </w:r>
    </w:p>
    <w:p w14:paraId="0F3BA5A4" w14:textId="77777777" w:rsidR="00C72BA3" w:rsidRPr="00FB30E9" w:rsidRDefault="00C72BA3" w:rsidP="00C72BA3">
      <w:pPr>
        <w:spacing w:after="0" w:line="240" w:lineRule="auto"/>
        <w:jc w:val="both"/>
        <w:rPr>
          <w:rFonts w:cstheme="minorHAnsi"/>
          <w:b/>
          <w:sz w:val="21"/>
          <w:szCs w:val="21"/>
          <w:lang w:val="en-US"/>
        </w:rPr>
      </w:pPr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2013- present: member of the International Advisory Committee of University of Nova </w:t>
      </w:r>
      <w:proofErr w:type="spellStart"/>
      <w:r w:rsidRPr="00FB30E9">
        <w:rPr>
          <w:rFonts w:eastAsia="Times New Roman" w:cstheme="minorHAnsi"/>
          <w:sz w:val="21"/>
          <w:szCs w:val="21"/>
          <w:lang w:val="en-US" w:eastAsia="it-IT"/>
        </w:rPr>
        <w:t>Gorica</w:t>
      </w:r>
      <w:proofErr w:type="spellEnd"/>
      <w:r w:rsidRPr="00FB30E9">
        <w:rPr>
          <w:rFonts w:eastAsia="Times New Roman" w:cstheme="minorHAnsi"/>
          <w:sz w:val="21"/>
          <w:szCs w:val="21"/>
          <w:lang w:val="en-US" w:eastAsia="it-IT"/>
        </w:rPr>
        <w:t xml:space="preserve"> (Slovenia).</w:t>
      </w:r>
    </w:p>
    <w:p w14:paraId="7E4E4BFB" w14:textId="77777777" w:rsidR="00C72BA3" w:rsidRPr="00FB30E9" w:rsidRDefault="00C72BA3" w:rsidP="00C72BA3">
      <w:pPr>
        <w:pBdr>
          <w:bottom w:val="single" w:sz="4" w:space="1" w:color="5EB673"/>
        </w:pBdr>
        <w:spacing w:before="120" w:after="0" w:line="240" w:lineRule="auto"/>
        <w:jc w:val="both"/>
        <w:rPr>
          <w:rFonts w:cstheme="minorHAnsi"/>
          <w:b/>
          <w:smallCaps/>
          <w:color w:val="5EB673"/>
          <w:sz w:val="21"/>
          <w:szCs w:val="21"/>
          <w:lang w:val="en-GB"/>
        </w:rPr>
      </w:pPr>
      <w:r w:rsidRPr="00FB30E9">
        <w:rPr>
          <w:rFonts w:cstheme="minorHAnsi"/>
          <w:b/>
          <w:smallCaps/>
          <w:color w:val="5EB673"/>
          <w:sz w:val="21"/>
          <w:szCs w:val="21"/>
          <w:lang w:val="en-GB"/>
        </w:rPr>
        <w:t>Organisation Of Scientific Meetings</w:t>
      </w:r>
    </w:p>
    <w:p w14:paraId="1CC5E05C" w14:textId="77777777" w:rsidR="00C72BA3" w:rsidRPr="00FB30E9" w:rsidRDefault="00C72BA3" w:rsidP="00C72BA3">
      <w:pPr>
        <w:spacing w:after="0" w:line="240" w:lineRule="auto"/>
        <w:rPr>
          <w:rFonts w:eastAsia="Times New Roman" w:cstheme="minorHAnsi"/>
          <w:sz w:val="21"/>
          <w:szCs w:val="21"/>
          <w:lang w:val="en-US" w:eastAsia="it-IT"/>
        </w:rPr>
      </w:pPr>
      <w:r w:rsidRPr="00FB30E9">
        <w:rPr>
          <w:rFonts w:cstheme="minorHAnsi"/>
          <w:sz w:val="21"/>
          <w:szCs w:val="21"/>
          <w:lang w:val="en-US"/>
        </w:rPr>
        <w:t>Chairwoman of 1</w:t>
      </w:r>
      <w:r w:rsidRPr="00FB30E9">
        <w:rPr>
          <w:rFonts w:cstheme="minorHAnsi"/>
          <w:sz w:val="21"/>
          <w:szCs w:val="21"/>
          <w:lang w:val="en-GB"/>
        </w:rPr>
        <w:t xml:space="preserve">6th European Meeting of Environmental Chemistry (EMEC16, Torino, Italy, 2015) and </w:t>
      </w:r>
      <w:r w:rsidRPr="00FB30E9">
        <w:rPr>
          <w:rFonts w:cstheme="minorHAnsi"/>
          <w:bCs/>
          <w:sz w:val="21"/>
          <w:szCs w:val="21"/>
          <w:lang w:val="en-GB"/>
        </w:rPr>
        <w:t xml:space="preserve">XIX National </w:t>
      </w:r>
      <w:r w:rsidRPr="00FB30E9">
        <w:rPr>
          <w:rFonts w:cstheme="minorHAnsi"/>
          <w:bCs/>
          <w:sz w:val="21"/>
          <w:szCs w:val="21"/>
          <w:lang w:val="en-US"/>
        </w:rPr>
        <w:t>Conference</w:t>
      </w:r>
      <w:r w:rsidRPr="00FB30E9">
        <w:rPr>
          <w:rFonts w:cstheme="minorHAnsi"/>
          <w:sz w:val="21"/>
          <w:szCs w:val="21"/>
          <w:lang w:val="en-US"/>
        </w:rPr>
        <w:t xml:space="preserve"> </w:t>
      </w:r>
      <w:r w:rsidRPr="00FB30E9">
        <w:rPr>
          <w:rFonts w:eastAsia="Times New Roman" w:cstheme="minorHAnsi"/>
          <w:sz w:val="21"/>
          <w:szCs w:val="21"/>
          <w:lang w:val="en-US"/>
        </w:rPr>
        <w:t xml:space="preserve">of Environmental Chemistry and Cultural Heritage </w:t>
      </w:r>
      <w:r w:rsidRPr="00FB30E9">
        <w:rPr>
          <w:rFonts w:cstheme="minorHAnsi"/>
          <w:sz w:val="21"/>
          <w:szCs w:val="21"/>
          <w:lang w:val="en-US"/>
        </w:rPr>
        <w:t xml:space="preserve">(Torino, Italy 2022). </w:t>
      </w:r>
      <w:r w:rsidRPr="00FB30E9">
        <w:rPr>
          <w:rFonts w:eastAsia="Times New Roman" w:cstheme="minorHAnsi"/>
          <w:sz w:val="21"/>
          <w:szCs w:val="21"/>
          <w:lang w:val="en-US" w:eastAsia="it-IT"/>
        </w:rPr>
        <w:t>Member in the Organizing Committee of six schools/conferences. Member in the Scientific Committee of ten schools/conferences.</w:t>
      </w:r>
    </w:p>
    <w:p w14:paraId="7746FCF1" w14:textId="0417CBFA" w:rsidR="00C72BA3" w:rsidRDefault="00C72BA3">
      <w:pPr>
        <w:rPr>
          <w:rFonts w:cstheme="minorHAnsi"/>
          <w:sz w:val="21"/>
          <w:szCs w:val="21"/>
          <w:lang w:val="en-US"/>
        </w:rPr>
      </w:pPr>
    </w:p>
    <w:p w14:paraId="29602E33" w14:textId="4262A7F5" w:rsidR="00BB54A1" w:rsidRPr="00BB54A1" w:rsidRDefault="008853ED" w:rsidP="00BB54A1">
      <w:pPr>
        <w:rPr>
          <w:lang w:val="en-GB"/>
        </w:rPr>
      </w:pPr>
      <w:proofErr w:type="spellStart"/>
      <w:r w:rsidRPr="008853ED">
        <w:rPr>
          <w:b/>
          <w:bCs/>
        </w:rPr>
        <w:t>References</w:t>
      </w:r>
      <w:proofErr w:type="spellEnd"/>
      <w:r>
        <w:t xml:space="preserve"> </w:t>
      </w:r>
      <w:r w:rsidR="00BB54A1" w:rsidRPr="008853ED">
        <w:rPr>
          <w:color w:val="FFFFFF" w:themeColor="background1"/>
        </w:rPr>
        <w:fldChar w:fldCharType="begin">
          <w:fldData xml:space="preserve">QnViYmEsIE0uPC9hdXRob3I+PGF1dGhvcj5CcnV6em9uaXRpLCBNLiBDLjwvYXV0aG9yPjwvYXV0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</w:fldData>
        </w:fldChar>
      </w:r>
      <w:r w:rsidRPr="008853ED">
        <w:rPr>
          <w:color w:val="FFFFFF" w:themeColor="background1"/>
        </w:rPr>
        <w:instrText xml:space="preserve"> ADDIN EN.CITE </w:instrText>
      </w:r>
      <w:r w:rsidRPr="008853ED">
        <w:rPr>
          <w:color w:val="FFFFFF" w:themeColor="background1"/>
        </w:rPr>
        <w:fldChar w:fldCharType="begin">
          <w:fldData xml:space="preserve">PEVuZE5vdGU+PENpdGU+PEF1dGhvcj5TYXJ6YW5pbmk8L0F1dGhvcj48WWVhcj4xOTk2PC9ZZWFy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==
</w:fldData>
        </w:fldChar>
      </w:r>
      <w:r w:rsidRPr="008853ED">
        <w:rPr>
          <w:color w:val="FFFFFF" w:themeColor="background1"/>
        </w:rPr>
        <w:instrText xml:space="preserve"> ADDIN EN.CITE.DATA </w:instrText>
      </w:r>
      <w:r w:rsidRPr="008853ED">
        <w:rPr>
          <w:color w:val="FFFFFF" w:themeColor="background1"/>
        </w:rPr>
      </w:r>
      <w:r w:rsidRPr="008853ED">
        <w:rPr>
          <w:color w:val="FFFFFF" w:themeColor="background1"/>
        </w:rPr>
        <w:fldChar w:fldCharType="end"/>
      </w:r>
      <w:r w:rsidRPr="008853ED">
        <w:rPr>
          <w:color w:val="FFFFFF" w:themeColor="background1"/>
        </w:rPr>
        <w:fldChar w:fldCharType="begin">
          <w:fldData xml:space="preserve">cj43MTwvcmVjLW51bWJlcj48Zm9yZWlnbi1rZXlzPjxrZXkgYXBwPSJFTiIgZGItaWQ9InQwcmZ0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==
</w:fldData>
        </w:fldChar>
      </w:r>
      <w:r w:rsidRPr="008853ED">
        <w:rPr>
          <w:color w:val="FFFFFF" w:themeColor="background1"/>
        </w:rPr>
        <w:instrText xml:space="preserve"> ADDIN EN.CITE.DATA </w:instrText>
      </w:r>
      <w:r w:rsidRPr="008853ED">
        <w:rPr>
          <w:color w:val="FFFFFF" w:themeColor="background1"/>
        </w:rPr>
      </w:r>
      <w:r w:rsidRPr="008853ED">
        <w:rPr>
          <w:color w:val="FFFFFF" w:themeColor="background1"/>
        </w:rPr>
        <w:fldChar w:fldCharType="end"/>
      </w:r>
      <w:r w:rsidRPr="008853ED">
        <w:rPr>
          <w:color w:val="FFFFFF" w:themeColor="background1"/>
        </w:rPr>
        <w:fldChar w:fldCharType="begin">
          <w:fldData xml:space="preserve">c2luZmVjdGlvbjwvc2Vjb25kYXJ5LXRpdGxlPjwvdGl0bGVzPjxwYWdlcz4xLTQzPC9wYWdlcz48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==
</w:fldData>
        </w:fldChar>
      </w:r>
      <w:r w:rsidRPr="008853ED">
        <w:rPr>
          <w:color w:val="FFFFFF" w:themeColor="background1"/>
        </w:rPr>
        <w:instrText xml:space="preserve"> ADDIN EN.CITE.DATA </w:instrText>
      </w:r>
      <w:r w:rsidRPr="008853ED">
        <w:rPr>
          <w:color w:val="FFFFFF" w:themeColor="background1"/>
        </w:rPr>
      </w:r>
      <w:r w:rsidRPr="008853ED">
        <w:rPr>
          <w:color w:val="FFFFFF" w:themeColor="background1"/>
        </w:rPr>
        <w:fldChar w:fldCharType="end"/>
      </w:r>
      <w:r w:rsidRPr="008853ED">
        <w:rPr>
          <w:color w:val="FFFFFF" w:themeColor="background1"/>
        </w:rPr>
        <w:fldChar w:fldCharType="begin">
          <w:fldData xml:space="preserve">QnViYmEsIE0uPC9hdXRob3I+PGF1dGhvcj5CcnV6em9uaXRpLCBNLiBDLjwvYXV0aG9yPjwvYXV0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</w:fldData>
        </w:fldChar>
      </w:r>
      <w:r w:rsidRPr="008853ED">
        <w:rPr>
          <w:color w:val="FFFFFF" w:themeColor="background1"/>
        </w:rPr>
        <w:instrText xml:space="preserve"> ADDIN EN.CITE.DATA </w:instrText>
      </w:r>
      <w:r w:rsidRPr="008853ED">
        <w:rPr>
          <w:color w:val="FFFFFF" w:themeColor="background1"/>
        </w:rPr>
      </w:r>
      <w:r w:rsidRPr="008853ED">
        <w:rPr>
          <w:color w:val="FFFFFF" w:themeColor="background1"/>
        </w:rPr>
        <w:fldChar w:fldCharType="end"/>
      </w:r>
      <w:r w:rsidR="00BB54A1" w:rsidRPr="008853ED">
        <w:rPr>
          <w:color w:val="FFFFFF" w:themeColor="background1"/>
        </w:rPr>
        <w:fldChar w:fldCharType="separate"/>
      </w:r>
      <w:r w:rsidRPr="008853ED">
        <w:rPr>
          <w:noProof/>
          <w:color w:val="FFFFFF" w:themeColor="background1"/>
        </w:rPr>
        <w:t>[1-99]</w:t>
      </w:r>
      <w:r w:rsidR="00BB54A1" w:rsidRPr="008853ED">
        <w:rPr>
          <w:color w:val="FFFFFF" w:themeColor="background1"/>
        </w:rPr>
        <w:fldChar w:fldCharType="end"/>
      </w:r>
    </w:p>
    <w:p w14:paraId="69D92262" w14:textId="79C96C77" w:rsidR="00BB54A1" w:rsidRPr="00BB54A1" w:rsidRDefault="00BB54A1" w:rsidP="00BB54A1">
      <w:pPr>
        <w:rPr>
          <w:lang w:val="en-GB"/>
        </w:rPr>
      </w:pPr>
    </w:p>
    <w:p w14:paraId="6B526345" w14:textId="660FD88E" w:rsidR="008853ED" w:rsidRPr="008853ED" w:rsidRDefault="00BB54A1" w:rsidP="008853E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853ED" w:rsidRPr="008853ED">
        <w:t>1.</w:t>
      </w:r>
      <w:r w:rsidR="008853ED"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="008853ED" w:rsidRPr="008853ED">
        <w:t xml:space="preserve">, G. Sacchero, and E. Mentasti, </w:t>
      </w:r>
      <w:r w:rsidR="008853ED" w:rsidRPr="008853ED">
        <w:rPr>
          <w:i/>
        </w:rPr>
        <w:t>On-line preconcentration and separation of neutral and charged aromatic compounds by ion interaction chromatography.</w:t>
      </w:r>
      <w:r w:rsidR="008853ED" w:rsidRPr="008853ED">
        <w:t xml:space="preserve"> Journal of Chromatography A, 1996. </w:t>
      </w:r>
      <w:r w:rsidR="008853ED" w:rsidRPr="008853ED">
        <w:rPr>
          <w:b/>
        </w:rPr>
        <w:t>739</w:t>
      </w:r>
      <w:r w:rsidR="008853ED" w:rsidRPr="008853ED">
        <w:t>(1-2): p. 63-70.</w:t>
      </w:r>
    </w:p>
    <w:p w14:paraId="637A4E0D" w14:textId="0548F12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G. Sacchero, and C. Sarzanini, </w:t>
      </w:r>
      <w:r w:rsidRPr="008853ED">
        <w:rPr>
          <w:i/>
        </w:rPr>
        <w:t>Retention model for singly and doubly charged analytes in ion-interaction chromatography.</w:t>
      </w:r>
      <w:r w:rsidRPr="008853ED">
        <w:t xml:space="preserve"> Journal of Chromatography A, 1996. </w:t>
      </w:r>
      <w:r w:rsidRPr="008853ED">
        <w:rPr>
          <w:b/>
        </w:rPr>
        <w:t>728</w:t>
      </w:r>
      <w:r w:rsidRPr="008853ED">
        <w:t>(1-2): p. 55-65.</w:t>
      </w:r>
    </w:p>
    <w:p w14:paraId="5234CEFB" w14:textId="7F46542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.</w:t>
      </w:r>
      <w:r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Pr="008853ED">
        <w:t xml:space="preserve">, G. Sacchero, and E. Mentasti, </w:t>
      </w:r>
      <w:r w:rsidRPr="008853ED">
        <w:rPr>
          <w:i/>
        </w:rPr>
        <w:t>Retention model for anionic, neutral, and cationic analytes in reversed-phase ion interaction chromatography.</w:t>
      </w:r>
      <w:r w:rsidRPr="008853ED">
        <w:t xml:space="preserve"> Analytical Chemistry, 1996. </w:t>
      </w:r>
      <w:r w:rsidRPr="008853ED">
        <w:rPr>
          <w:b/>
        </w:rPr>
        <w:t>68</w:t>
      </w:r>
      <w:r w:rsidRPr="008853ED">
        <w:t>(24): p. 4494-4500.</w:t>
      </w:r>
    </w:p>
    <w:p w14:paraId="157F0AB2" w14:textId="52FD84F1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 Sarzanini, M. Braglia, G. Cocito, and J. Kraus, </w:t>
      </w:r>
      <w:r w:rsidRPr="008853ED">
        <w:rPr>
          <w:i/>
        </w:rPr>
        <w:t>Determination of rare earth elements by ion chromatography. Separation procedure optimization.</w:t>
      </w:r>
      <w:r w:rsidRPr="008853ED">
        <w:t xml:space="preserve"> Analytica Chimica Acta, 1996. </w:t>
      </w:r>
      <w:r w:rsidRPr="008853ED">
        <w:rPr>
          <w:b/>
        </w:rPr>
        <w:t>322</w:t>
      </w:r>
      <w:r w:rsidRPr="008853ED">
        <w:t>(2 JAN): p. 49-54.</w:t>
      </w:r>
    </w:p>
    <w:p w14:paraId="32B268A7" w14:textId="134EE7A1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and C. Sarzanini, </w:t>
      </w:r>
      <w:r w:rsidRPr="008853ED">
        <w:rPr>
          <w:i/>
        </w:rPr>
        <w:t>Determination of lanthanides by ion chromatography. Separation and retention mechanism.</w:t>
      </w:r>
      <w:r w:rsidRPr="008853ED">
        <w:t xml:space="preserve"> Analytica Chimica Acta, 1997. </w:t>
      </w:r>
      <w:r w:rsidRPr="008853ED">
        <w:rPr>
          <w:b/>
        </w:rPr>
        <w:t>353</w:t>
      </w:r>
      <w:r w:rsidRPr="008853ED">
        <w:t>(2-3): p. 239-244.</w:t>
      </w:r>
    </w:p>
    <w:p w14:paraId="664CC94A" w14:textId="310F7F2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 Sarzanini, and S. Cavalli, </w:t>
      </w:r>
      <w:r w:rsidRPr="008853ED">
        <w:rPr>
          <w:i/>
        </w:rPr>
        <w:t>Behaviour of selenium and tellurium species and their determination by ion chromatography.</w:t>
      </w:r>
      <w:r w:rsidRPr="008853ED">
        <w:t xml:space="preserve"> Chromatographia, 1997. </w:t>
      </w:r>
      <w:r w:rsidRPr="008853ED">
        <w:rPr>
          <w:b/>
        </w:rPr>
        <w:t>46</w:t>
      </w:r>
      <w:r w:rsidRPr="008853ED">
        <w:t>(1-2): p. 49-56.</w:t>
      </w:r>
    </w:p>
    <w:p w14:paraId="7E134EC5" w14:textId="6EC9D88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and C. Sarzanini, </w:t>
      </w:r>
      <w:r w:rsidRPr="008853ED">
        <w:rPr>
          <w:i/>
        </w:rPr>
        <w:t>Divalent pairing ion for ion-interaction chromatography of sulphonates and carboxylates.</w:t>
      </w:r>
      <w:r w:rsidRPr="008853ED">
        <w:t xml:space="preserve"> Journal of Chromatography A, 1997. </w:t>
      </w:r>
      <w:r w:rsidRPr="008853ED">
        <w:rPr>
          <w:b/>
        </w:rPr>
        <w:t>770</w:t>
      </w:r>
      <w:r w:rsidRPr="008853ED">
        <w:t>(1-2): p. 51-57.</w:t>
      </w:r>
    </w:p>
    <w:p w14:paraId="275E4199" w14:textId="20CE8F8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 Sarzanini, and P. Hajós, </w:t>
      </w:r>
      <w:r w:rsidRPr="008853ED">
        <w:rPr>
          <w:i/>
        </w:rPr>
        <w:t>Ion chromatographic separation of carboxylic acids. Prediction of retention data.</w:t>
      </w:r>
      <w:r w:rsidRPr="008853ED">
        <w:t xml:space="preserve"> Journal of Chromatography A, 1997. </w:t>
      </w:r>
      <w:r w:rsidRPr="008853ED">
        <w:rPr>
          <w:b/>
        </w:rPr>
        <w:t>770</w:t>
      </w:r>
      <w:r w:rsidRPr="008853ED">
        <w:t>(1-2): p. 13-22.</w:t>
      </w:r>
    </w:p>
    <w:p w14:paraId="2C7FCB94" w14:textId="5E2C4DAD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.</w:t>
      </w:r>
      <w:r w:rsidRPr="008853ED">
        <w:tab/>
        <w:t xml:space="preserve">Abollino, O., M. Aceto, M.C. </w:t>
      </w:r>
      <w:r w:rsidR="00753D2E" w:rsidRPr="00753D2E">
        <w:rPr>
          <w:u w:val="single"/>
        </w:rPr>
        <w:t>Bruzzoniti</w:t>
      </w:r>
      <w:r w:rsidRPr="008853ED">
        <w:t xml:space="preserve">, E. Mentasti, and C. Sarzanini, </w:t>
      </w:r>
      <w:r w:rsidRPr="008853ED">
        <w:rPr>
          <w:i/>
        </w:rPr>
        <w:t>Determination of metals in highly saline matrices by solid-phase extraction and slurry-sampling inductively coupled plasma-atomic emission spectrometry.</w:t>
      </w:r>
      <w:r w:rsidRPr="008853ED">
        <w:t xml:space="preserve"> Analytica Chimica Acta, 1998. </w:t>
      </w:r>
      <w:r w:rsidRPr="008853ED">
        <w:rPr>
          <w:b/>
        </w:rPr>
        <w:t>375</w:t>
      </w:r>
      <w:r w:rsidRPr="008853ED">
        <w:t>(3): p. 293-298.</w:t>
      </w:r>
    </w:p>
    <w:p w14:paraId="27C9200B" w14:textId="56CEC03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0.</w:t>
      </w:r>
      <w:r w:rsidRPr="008853ED">
        <w:tab/>
        <w:t xml:space="preserve">Abollino, O., M. Aceto, M.C. </w:t>
      </w:r>
      <w:r w:rsidR="00753D2E" w:rsidRPr="00753D2E">
        <w:rPr>
          <w:u w:val="single"/>
        </w:rPr>
        <w:t>Bruzzoniti</w:t>
      </w:r>
      <w:r w:rsidRPr="008853ED">
        <w:t xml:space="preserve">, E. Mentasti, and C. Sarzanini, </w:t>
      </w:r>
      <w:r w:rsidRPr="008853ED">
        <w:rPr>
          <w:i/>
        </w:rPr>
        <w:t>Speciation of copper and manganese in milk by solid-phase extraction/inductively coupled plasma-atomic emission spectrometry.</w:t>
      </w:r>
      <w:r w:rsidRPr="008853ED">
        <w:t xml:space="preserve"> Analytica Chimica Acta, 1998. </w:t>
      </w:r>
      <w:r w:rsidRPr="008853ED">
        <w:rPr>
          <w:b/>
        </w:rPr>
        <w:t>375</w:t>
      </w:r>
      <w:r w:rsidRPr="008853ED">
        <w:t>(3): p. 299-306.</w:t>
      </w:r>
    </w:p>
    <w:p w14:paraId="2F5F9344" w14:textId="39195C2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and C. Sarzanini, </w:t>
      </w:r>
      <w:r w:rsidRPr="008853ED">
        <w:rPr>
          <w:i/>
        </w:rPr>
        <w:t>Carboxylic acids: Prediction of retention data from chromatographic and electrophoretic behaviours.</w:t>
      </w:r>
      <w:r w:rsidRPr="008853ED">
        <w:t xml:space="preserve"> Journal of Chromatography B: Biomedical Applications, 1998. </w:t>
      </w:r>
      <w:r w:rsidRPr="008853ED">
        <w:rPr>
          <w:b/>
        </w:rPr>
        <w:t>717</w:t>
      </w:r>
      <w:r w:rsidRPr="008853ED">
        <w:t>(1-2): p. 3-25.</w:t>
      </w:r>
    </w:p>
    <w:p w14:paraId="1914F3D5" w14:textId="7176840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2.</w:t>
      </w:r>
      <w:r w:rsidRPr="008853ED">
        <w:tab/>
        <w:t xml:space="preserve">Sarzanini, C., O. Abollino, M.C. </w:t>
      </w:r>
      <w:r w:rsidR="00753D2E" w:rsidRPr="00753D2E">
        <w:rPr>
          <w:u w:val="single"/>
        </w:rPr>
        <w:t>Bruzzoniti</w:t>
      </w:r>
      <w:r w:rsidRPr="008853ED">
        <w:t xml:space="preserve">, and E. Mentasti, </w:t>
      </w:r>
      <w:r w:rsidRPr="008853ED">
        <w:rPr>
          <w:i/>
        </w:rPr>
        <w:t>Electrochemical detection of sulphonated azo dyes and their metal complexes in ion interaction chromatography.</w:t>
      </w:r>
      <w:r w:rsidRPr="008853ED">
        <w:t xml:space="preserve"> Journal of Chromatography A, 1998. </w:t>
      </w:r>
      <w:r w:rsidRPr="008853ED">
        <w:rPr>
          <w:b/>
        </w:rPr>
        <w:t>804</w:t>
      </w:r>
      <w:r w:rsidRPr="008853ED">
        <w:t>(1-2): p. 241-248.</w:t>
      </w:r>
    </w:p>
    <w:p w14:paraId="15856230" w14:textId="330FC8D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13.</w:t>
      </w:r>
      <w:r w:rsidRPr="008853ED">
        <w:tab/>
        <w:t xml:space="preserve">Sacchero, G., M. Concetta </w:t>
      </w:r>
      <w:r w:rsidR="00753D2E" w:rsidRPr="00753D2E">
        <w:rPr>
          <w:u w:val="single"/>
        </w:rPr>
        <w:t>Bruzzoniti</w:t>
      </w:r>
      <w:r w:rsidRPr="008853ED">
        <w:t xml:space="preserve">, C. Sarzanini, E. Mentasti, H.J. Metting, and P.M.J. Coenegracht, </w:t>
      </w:r>
      <w:r w:rsidRPr="008853ED">
        <w:rPr>
          <w:i/>
        </w:rPr>
        <w:t>Comparison of prediction power between theoretical and neural-network models in ion-interaction chromatography.</w:t>
      </w:r>
      <w:r w:rsidRPr="008853ED">
        <w:t xml:space="preserve"> Journal of Chromatography A, 1998. </w:t>
      </w:r>
      <w:r w:rsidRPr="008853ED">
        <w:rPr>
          <w:b/>
        </w:rPr>
        <w:t>799</w:t>
      </w:r>
      <w:r w:rsidRPr="008853ED">
        <w:t>(1-2): p. 35-45.</w:t>
      </w:r>
    </w:p>
    <w:p w14:paraId="6D383A5B" w14:textId="301FBDF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4.</w:t>
      </w:r>
      <w:r w:rsidRPr="008853ED">
        <w:tab/>
        <w:t xml:space="preserve">Abollino, O., M.C. </w:t>
      </w:r>
      <w:r w:rsidR="00753D2E" w:rsidRPr="00753D2E">
        <w:rPr>
          <w:u w:val="single"/>
        </w:rPr>
        <w:t>Bruzzoniti</w:t>
      </w:r>
      <w:r w:rsidRPr="008853ED">
        <w:t xml:space="preserve">, E. Mentasti, and C. Sarzanini, </w:t>
      </w:r>
      <w:r w:rsidRPr="008853ED">
        <w:rPr>
          <w:i/>
        </w:rPr>
        <w:t>Theory of bulk and flow electrolysis and approach to parameter optimisation for chromatographic electrochemical detection.</w:t>
      </w:r>
      <w:r w:rsidRPr="008853ED">
        <w:t xml:space="preserve"> Analusis, 1998. </w:t>
      </w:r>
      <w:r w:rsidRPr="008853ED">
        <w:rPr>
          <w:b/>
        </w:rPr>
        <w:t>26</w:t>
      </w:r>
      <w:r w:rsidRPr="008853ED">
        <w:t>(7): p. 231-236.</w:t>
      </w:r>
    </w:p>
    <w:p w14:paraId="4F74052F" w14:textId="72DD0BE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5.</w:t>
      </w:r>
      <w:r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Pr="008853ED">
        <w:t xml:space="preserve">, and E. Mentasti, </w:t>
      </w:r>
      <w:r w:rsidRPr="008853ED">
        <w:rPr>
          <w:i/>
        </w:rPr>
        <w:t>Preconcentration and separation of haloacetic acids by ion chromatography.</w:t>
      </w:r>
      <w:r w:rsidRPr="008853ED">
        <w:t xml:space="preserve"> Journal of Chromatography A, 1999. </w:t>
      </w:r>
      <w:r w:rsidRPr="008853ED">
        <w:rPr>
          <w:b/>
        </w:rPr>
        <w:t>850</w:t>
      </w:r>
      <w:r w:rsidRPr="008853ED">
        <w:t>(1-2): p. 197-211.</w:t>
      </w:r>
    </w:p>
    <w:p w14:paraId="480248D9" w14:textId="0B5D0A6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6.</w:t>
      </w:r>
      <w:r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Pr="008853ED">
        <w:t xml:space="preserve">, O. Abollino, and E. Mentasti, </w:t>
      </w:r>
      <w:r w:rsidRPr="008853ED">
        <w:rPr>
          <w:i/>
        </w:rPr>
        <w:t>Sulphonated azoligand for metal ion determination in ion interaction chromatography.</w:t>
      </w:r>
      <w:r w:rsidRPr="008853ED">
        <w:t xml:space="preserve"> Journal of Chromatography A, 1999. </w:t>
      </w:r>
      <w:r w:rsidRPr="008853ED">
        <w:rPr>
          <w:b/>
        </w:rPr>
        <w:t>847</w:t>
      </w:r>
      <w:r w:rsidRPr="008853ED">
        <w:t>(1-2): p. 233-244.</w:t>
      </w:r>
    </w:p>
    <w:p w14:paraId="28D89707" w14:textId="53448D6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7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and C. Sarzanini, </w:t>
      </w:r>
      <w:r w:rsidRPr="008853ED">
        <w:rPr>
          <w:i/>
        </w:rPr>
        <w:t>Simultaneous determination of inorganic anions and metal ions by suppressed ion chromatography.</w:t>
      </w:r>
      <w:r w:rsidRPr="008853ED">
        <w:t xml:space="preserve"> Analytica Chimica Acta, 1999. </w:t>
      </w:r>
      <w:r w:rsidRPr="008853ED">
        <w:rPr>
          <w:b/>
        </w:rPr>
        <w:t>382</w:t>
      </w:r>
      <w:r w:rsidRPr="008853ED">
        <w:t>(3): p. 291-299.</w:t>
      </w:r>
    </w:p>
    <w:p w14:paraId="2B74E34B" w14:textId="4FE6A2C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8.</w:t>
      </w:r>
      <w:r w:rsidRPr="008853ED">
        <w:tab/>
        <w:t xml:space="preserve">Abollino, O., M. Aceto, M.C. </w:t>
      </w:r>
      <w:r w:rsidR="00753D2E" w:rsidRPr="00753D2E">
        <w:rPr>
          <w:u w:val="single"/>
        </w:rPr>
        <w:t>Bruzzoniti</w:t>
      </w:r>
      <w:r w:rsidRPr="008853ED">
        <w:t xml:space="preserve">, E. Mentasti, and C. Sarzanini, </w:t>
      </w:r>
      <w:r w:rsidRPr="008853ED">
        <w:rPr>
          <w:i/>
        </w:rPr>
        <w:t>Determination of stability constants of metal-azo dyes complexes by ion-exchange and spectrophotometry.</w:t>
      </w:r>
      <w:r w:rsidRPr="008853ED">
        <w:t xml:space="preserve"> Annali di Chimica, 1999. </w:t>
      </w:r>
      <w:r w:rsidRPr="008853ED">
        <w:rPr>
          <w:b/>
        </w:rPr>
        <w:t>89</w:t>
      </w:r>
      <w:r w:rsidRPr="008853ED">
        <w:t>(1-2): p. 119-128.</w:t>
      </w:r>
    </w:p>
    <w:p w14:paraId="03395586" w14:textId="5760E48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19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C. Sarzanini, and E. Mentasti, </w:t>
      </w:r>
      <w:r w:rsidRPr="008853ED">
        <w:rPr>
          <w:i/>
        </w:rPr>
        <w:t>Preconcentration of contaminants in water analysis.</w:t>
      </w:r>
      <w:r w:rsidRPr="008853ED">
        <w:t xml:space="preserve"> Journal of Chromatography A, 2000. </w:t>
      </w:r>
      <w:r w:rsidRPr="008853ED">
        <w:rPr>
          <w:b/>
        </w:rPr>
        <w:t>902</w:t>
      </w:r>
      <w:r w:rsidRPr="008853ED">
        <w:t>(1): p. 289-309.</w:t>
      </w:r>
    </w:p>
    <w:p w14:paraId="26E0901B" w14:textId="059BF745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0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 Sarzanini, B. Onida, B. Bonelli, and E. Garrone, </w:t>
      </w:r>
      <w:r w:rsidRPr="008853ED">
        <w:rPr>
          <w:i/>
        </w:rPr>
        <w:t>Retention properties of mesoporous silica-based materials.</w:t>
      </w:r>
      <w:r w:rsidRPr="008853ED">
        <w:t xml:space="preserve"> Analytica Chimica Acta, 2000. </w:t>
      </w:r>
      <w:r w:rsidRPr="008853ED">
        <w:rPr>
          <w:b/>
        </w:rPr>
        <w:t>422</w:t>
      </w:r>
      <w:r w:rsidRPr="008853ED">
        <w:t>(2): p. 231-238.</w:t>
      </w:r>
    </w:p>
    <w:p w14:paraId="32275BA4" w14:textId="3292E544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1.</w:t>
      </w:r>
      <w:r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Pr="008853ED">
        <w:t xml:space="preserve">, and E. Mentasti, </w:t>
      </w:r>
      <w:r w:rsidRPr="008853ED">
        <w:rPr>
          <w:i/>
        </w:rPr>
        <w:t>Determination of epichlorohydrin by ion chromatography.</w:t>
      </w:r>
      <w:r w:rsidRPr="008853ED">
        <w:t xml:space="preserve"> Journal of Chromatography A, 2000. </w:t>
      </w:r>
      <w:r w:rsidRPr="008853ED">
        <w:rPr>
          <w:b/>
        </w:rPr>
        <w:t>884</w:t>
      </w:r>
      <w:r w:rsidRPr="008853ED">
        <w:t>(1-2): p. 251-259.</w:t>
      </w:r>
    </w:p>
    <w:p w14:paraId="28D28780" w14:textId="5FA5893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2.</w:t>
      </w:r>
      <w:r w:rsidRPr="008853ED">
        <w:tab/>
        <w:t xml:space="preserve">Sarzanini, C., M.C. </w:t>
      </w:r>
      <w:r w:rsidR="00753D2E" w:rsidRPr="00753D2E">
        <w:rPr>
          <w:u w:val="single"/>
        </w:rPr>
        <w:t>Bruzzoniti</w:t>
      </w:r>
      <w:r w:rsidRPr="008853ED">
        <w:t xml:space="preserve">, and P. Hajós, </w:t>
      </w:r>
      <w:r w:rsidRPr="008853ED">
        <w:rPr>
          <w:i/>
        </w:rPr>
        <w:t>Effect of stationary phase hydrophobicity and mobile phase composition on the separation of carboxylic acids in ion chromatography.</w:t>
      </w:r>
      <w:r w:rsidRPr="008853ED">
        <w:t xml:space="preserve"> Journal of Chromatography A, 2000. </w:t>
      </w:r>
      <w:r w:rsidRPr="008853ED">
        <w:rPr>
          <w:b/>
        </w:rPr>
        <w:t>867</w:t>
      </w:r>
      <w:r w:rsidRPr="008853ED">
        <w:t>(1-2): p. 131-142.</w:t>
      </w:r>
    </w:p>
    <w:p w14:paraId="09D18C2E" w14:textId="17496DE4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A. Pohl, J.M. Riviello, and C. Sarzanini, </w:t>
      </w:r>
      <w:r w:rsidRPr="008853ED">
        <w:rPr>
          <w:i/>
        </w:rPr>
        <w:t>Effect of ion-exchange site and eluent modifiers on the anion-exchange of carboxylic acids.</w:t>
      </w:r>
      <w:r w:rsidRPr="008853ED">
        <w:t xml:space="preserve"> Journal of Chromatography A, 2001. </w:t>
      </w:r>
      <w:r w:rsidRPr="008853ED">
        <w:rPr>
          <w:b/>
        </w:rPr>
        <w:t>925</w:t>
      </w:r>
      <w:r w:rsidRPr="008853ED">
        <w:t>(1-2): p. 99-108.</w:t>
      </w:r>
    </w:p>
    <w:p w14:paraId="22D29283" w14:textId="4069861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4.</w:t>
      </w:r>
      <w:r w:rsidRPr="008853ED">
        <w:tab/>
        <w:t xml:space="preserve">Conca, R., M.C. </w:t>
      </w:r>
      <w:r w:rsidR="00753D2E" w:rsidRPr="00753D2E">
        <w:rPr>
          <w:u w:val="single"/>
        </w:rPr>
        <w:t>Bruzzoniti</w:t>
      </w:r>
      <w:r w:rsidRPr="008853ED">
        <w:t xml:space="preserve">, E. Mentasti, C. Sarzanini, and P. Hajos, </w:t>
      </w:r>
      <w:r w:rsidRPr="008853ED">
        <w:rPr>
          <w:i/>
        </w:rPr>
        <w:t>Ion chromatographic separation of polyamines: Putrescine, spermidine and spermine.</w:t>
      </w:r>
      <w:r w:rsidRPr="008853ED">
        <w:t xml:space="preserve"> Analytica Chimica Acta, 2001. </w:t>
      </w:r>
      <w:r w:rsidRPr="008853ED">
        <w:rPr>
          <w:b/>
        </w:rPr>
        <w:t>439</w:t>
      </w:r>
      <w:r w:rsidRPr="008853ED">
        <w:t>(1): p. 107-114.</w:t>
      </w:r>
    </w:p>
    <w:p w14:paraId="0230EB50" w14:textId="24FD91EF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5.</w:t>
      </w:r>
      <w:r w:rsidRPr="008853ED">
        <w:tab/>
        <w:t xml:space="preserve">Sarzanini, C.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Metal species determination by ion chromatography.</w:t>
      </w:r>
      <w:r w:rsidRPr="008853ED">
        <w:t xml:space="preserve"> TrAC - Trends in Analytical Chemistry, 2001. </w:t>
      </w:r>
      <w:r w:rsidRPr="008853ED">
        <w:rPr>
          <w:b/>
        </w:rPr>
        <w:t>20</w:t>
      </w:r>
      <w:r w:rsidRPr="008853ED">
        <w:t>(6-7): p. 304-310.</w:t>
      </w:r>
    </w:p>
    <w:p w14:paraId="624B57A1" w14:textId="1DCA64C4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E. Mentasti, C. Sarzanini, and E. Tarasco, </w:t>
      </w:r>
      <w:r w:rsidRPr="008853ED">
        <w:rPr>
          <w:i/>
        </w:rPr>
        <w:t>Liquid chromatographic methods for chloral hydrate determination.</w:t>
      </w:r>
      <w:r w:rsidRPr="008853ED">
        <w:t xml:space="preserve"> Journal of Chromatography A, 2001. </w:t>
      </w:r>
      <w:r w:rsidRPr="008853ED">
        <w:rPr>
          <w:b/>
        </w:rPr>
        <w:t>920</w:t>
      </w:r>
      <w:r w:rsidRPr="008853ED">
        <w:t>(1-2): p. 283-289.</w:t>
      </w:r>
    </w:p>
    <w:p w14:paraId="1028C8C0" w14:textId="283EC03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7.</w:t>
      </w:r>
      <w:r w:rsidRPr="008853ED">
        <w:tab/>
        <w:t xml:space="preserve">Sarzanini, C.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The present and future of ion chromatography.</w:t>
      </w:r>
      <w:r w:rsidRPr="008853ED">
        <w:t xml:space="preserve"> American Laboratory, 2002. </w:t>
      </w:r>
      <w:r w:rsidRPr="008853ED">
        <w:rPr>
          <w:b/>
        </w:rPr>
        <w:t>34</w:t>
      </w:r>
      <w:r w:rsidRPr="008853ED">
        <w:t>(10 SUPPL.): p. 12+14-17.</w:t>
      </w:r>
    </w:p>
    <w:p w14:paraId="0FF3DCE9" w14:textId="1759BC3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8.</w:t>
      </w:r>
      <w:r w:rsidRPr="008853ED">
        <w:tab/>
        <w:t xml:space="preserve">Aceto, M., O. Abollino, M.C. </w:t>
      </w:r>
      <w:r w:rsidR="00753D2E" w:rsidRPr="00753D2E">
        <w:rPr>
          <w:u w:val="single"/>
        </w:rPr>
        <w:t>Bruzzoniti</w:t>
      </w:r>
      <w:r w:rsidRPr="008853ED">
        <w:t xml:space="preserve">, E. Mentasti, C. Sarzanini, and M. Malandrino, </w:t>
      </w:r>
      <w:r w:rsidRPr="008853ED">
        <w:rPr>
          <w:i/>
        </w:rPr>
        <w:t>Determination of metals in wine with atomic spectroscopy (flame-AAS, GF-AAS and ICP-AES); a review.</w:t>
      </w:r>
      <w:r w:rsidRPr="008853ED">
        <w:t xml:space="preserve"> Food Additives and Contaminants, 2002. </w:t>
      </w:r>
      <w:r w:rsidRPr="008853ED">
        <w:rPr>
          <w:b/>
        </w:rPr>
        <w:t>19</w:t>
      </w:r>
      <w:r w:rsidRPr="008853ED">
        <w:t>(2): p. 126-133.</w:t>
      </w:r>
    </w:p>
    <w:p w14:paraId="1D223A99" w14:textId="7A7DDFD1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29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N. Cardellicchio, S. Cavalli, and C. Sarzanini, </w:t>
      </w:r>
      <w:r w:rsidRPr="008853ED">
        <w:rPr>
          <w:i/>
        </w:rPr>
        <w:t>A study of the mechanisms involved in the separation of metal ions with a mixed-bed stationary phase.</w:t>
      </w:r>
      <w:r w:rsidRPr="008853ED">
        <w:t xml:space="preserve"> Chromatographia, 2002. </w:t>
      </w:r>
      <w:r w:rsidRPr="008853ED">
        <w:rPr>
          <w:b/>
        </w:rPr>
        <w:t>55</w:t>
      </w:r>
      <w:r w:rsidRPr="008853ED">
        <w:t>(3-4): p. 231-234.</w:t>
      </w:r>
    </w:p>
    <w:p w14:paraId="6C7B0B7E" w14:textId="0A9D9B6D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0.</w:t>
      </w:r>
      <w:r w:rsidRPr="008853ED">
        <w:tab/>
        <w:t xml:space="preserve">Bonelli, B., M.C. </w:t>
      </w:r>
      <w:r w:rsidR="00753D2E" w:rsidRPr="00753D2E">
        <w:rPr>
          <w:u w:val="single"/>
        </w:rPr>
        <w:t>Bruzzoniti</w:t>
      </w:r>
      <w:r w:rsidRPr="008853ED">
        <w:t xml:space="preserve">, E. Garrone, E. Mentasti, B. Onida, C. Sarzanini, V. Serafino, and E. Tarasco, </w:t>
      </w:r>
      <w:r w:rsidRPr="008853ED">
        <w:rPr>
          <w:i/>
        </w:rPr>
        <w:t>Mesoporous materials for the retention and separation of haloacetic acids.</w:t>
      </w:r>
      <w:r w:rsidRPr="008853ED">
        <w:t xml:space="preserve"> Chromatographia, 2002. </w:t>
      </w:r>
      <w:r w:rsidRPr="008853ED">
        <w:rPr>
          <w:b/>
        </w:rPr>
        <w:t>56</w:t>
      </w:r>
      <w:r w:rsidRPr="008853ED">
        <w:t>(SUPPL.): p. S189-S191.</w:t>
      </w:r>
    </w:p>
    <w:p w14:paraId="685AFA69" w14:textId="1CA0A5BD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C. Mucchino, E. Tarasco, and C. Sarzanini, </w:t>
      </w:r>
      <w:r w:rsidRPr="008853ED">
        <w:rPr>
          <w:i/>
        </w:rPr>
        <w:t>On-line preconcentration, ion chromatographic separation and spectrophotometric determination of palladium at trace level.</w:t>
      </w:r>
      <w:r w:rsidRPr="008853ED">
        <w:t xml:space="preserve"> Journal of Chromatography A, 2003. </w:t>
      </w:r>
      <w:r w:rsidRPr="008853ED">
        <w:rPr>
          <w:b/>
        </w:rPr>
        <w:t>1007</w:t>
      </w:r>
      <w:r w:rsidRPr="008853ED">
        <w:t>(1-2): p. 93-100.</w:t>
      </w:r>
    </w:p>
    <w:p w14:paraId="3D349ABB" w14:textId="3F00A93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2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S. Cavalli, A. Mangia, C. Mucchino, C. Sarzanini, and E. Tarasco, </w:t>
      </w:r>
      <w:r w:rsidRPr="008853ED">
        <w:rPr>
          <w:i/>
        </w:rPr>
        <w:t>Ion chromatography with inductively coupled plasma mass spectrometry, a powerful analytical tool for complex matrices: Estimation of Pt and Pd in environmental samples.</w:t>
      </w:r>
      <w:r w:rsidRPr="008853ED">
        <w:t xml:space="preserve"> Journal of Chromatography A, 2003. </w:t>
      </w:r>
      <w:r w:rsidRPr="008853ED">
        <w:rPr>
          <w:b/>
        </w:rPr>
        <w:t>997</w:t>
      </w:r>
      <w:r w:rsidRPr="008853ED">
        <w:t>(1-2): p. 51-63.</w:t>
      </w:r>
    </w:p>
    <w:p w14:paraId="108B685E" w14:textId="7739BAB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3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S. Andrensek, M. Novic, D. Perrachon, and C. Sarzanini, </w:t>
      </w:r>
      <w:r w:rsidRPr="008853ED">
        <w:rPr>
          <w:i/>
        </w:rPr>
        <w:t>Determination of epichlorohydrin by sulfite derivatization and ion chromatography: Characterization of the sulfite derivatives by ion chromatography-mass spectrometry.</w:t>
      </w:r>
      <w:r w:rsidRPr="008853ED">
        <w:t xml:space="preserve"> Journal of Chromatography A, 2004. </w:t>
      </w:r>
      <w:r w:rsidRPr="008853ED">
        <w:rPr>
          <w:b/>
        </w:rPr>
        <w:t>1034</w:t>
      </w:r>
      <w:r w:rsidRPr="008853ED">
        <w:t>(1-2): p. 243-247.</w:t>
      </w:r>
    </w:p>
    <w:p w14:paraId="1BFF8B9E" w14:textId="0B2CE5D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4.</w:t>
      </w:r>
      <w:r w:rsidRPr="008853ED">
        <w:tab/>
        <w:t xml:space="preserve">Sarzanini, C.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New materials: Analytical and environmental applications in ion chromatography.</w:t>
      </w:r>
      <w:r w:rsidRPr="008853ED">
        <w:t xml:space="preserve"> Analytica Chimica Acta, 2005. </w:t>
      </w:r>
      <w:r w:rsidRPr="008853ED">
        <w:rPr>
          <w:b/>
        </w:rPr>
        <w:t>540</w:t>
      </w:r>
      <w:r w:rsidRPr="008853ED">
        <w:t>(1): p. 45-53.</w:t>
      </w:r>
    </w:p>
    <w:p w14:paraId="378C6A30" w14:textId="4EFF9BD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5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C. Sarzanini, G. Costantino, and M. Fungi, </w:t>
      </w:r>
      <w:r w:rsidRPr="008853ED">
        <w:rPr>
          <w:i/>
        </w:rPr>
        <w:t>Determination of herbicides by solid phase extraction gas chromatography-mass spectrometry in drinking waters.</w:t>
      </w:r>
      <w:r w:rsidRPr="008853ED">
        <w:t xml:space="preserve"> Analytica Chimica Acta, 2006. </w:t>
      </w:r>
      <w:r w:rsidRPr="008853ED">
        <w:rPr>
          <w:b/>
        </w:rPr>
        <w:t>578</w:t>
      </w:r>
      <w:r w:rsidRPr="008853ED">
        <w:t>(2): p. 241-249.</w:t>
      </w:r>
    </w:p>
    <w:p w14:paraId="338E48C4" w14:textId="0CF3AD0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A. Prelle, C. Sarzanini, B. Onida, S. Fiorilli, and E. Garrone, </w:t>
      </w:r>
      <w:r w:rsidRPr="008853ED">
        <w:rPr>
          <w:i/>
        </w:rPr>
        <w:t>Retention of heavy metal ions on SBA-15 mesoporous silica functionalised with carboxylic groups.</w:t>
      </w:r>
      <w:r w:rsidRPr="008853ED">
        <w:t xml:space="preserve"> Journal of Separation Science, 2007. </w:t>
      </w:r>
      <w:r w:rsidRPr="008853ED">
        <w:rPr>
          <w:b/>
        </w:rPr>
        <w:t>30</w:t>
      </w:r>
      <w:r w:rsidRPr="008853ED">
        <w:t>(15): p. 2414-2420.</w:t>
      </w:r>
    </w:p>
    <w:p w14:paraId="47DA0D51" w14:textId="4640DDB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7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P. Hajos, K. Horvath, and C. Sarzanini, </w:t>
      </w:r>
      <w:r w:rsidRPr="008853ED">
        <w:rPr>
          <w:i/>
        </w:rPr>
        <w:t>Ion chromatographic retention mechanism of inorganic anions on macrocycle based stationary phase.</w:t>
      </w:r>
      <w:r w:rsidRPr="008853ED">
        <w:t xml:space="preserve"> Acta Chimica Slovenica, 2007. </w:t>
      </w:r>
      <w:r w:rsidRPr="008853ED">
        <w:rPr>
          <w:b/>
        </w:rPr>
        <w:t>54</w:t>
      </w:r>
      <w:r w:rsidRPr="008853ED">
        <w:t>(1): p. 14-19.</w:t>
      </w:r>
    </w:p>
    <w:p w14:paraId="673B579B" w14:textId="5A086C9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8.</w:t>
      </w:r>
      <w:r w:rsidRPr="008853ED">
        <w:tab/>
        <w:t xml:space="preserve">Berto, S., M.C. </w:t>
      </w:r>
      <w:r w:rsidR="00753D2E" w:rsidRPr="00753D2E">
        <w:rPr>
          <w:u w:val="single"/>
        </w:rPr>
        <w:t>Bruzzoniti</w:t>
      </w:r>
      <w:r w:rsidRPr="008853ED">
        <w:t xml:space="preserve">, R. Cavalli, D. Perrachon, E. Prenesti, C. Sarzanini, F. Trotta, and W. Tumiatti, </w:t>
      </w:r>
      <w:r w:rsidRPr="008853ED">
        <w:rPr>
          <w:i/>
        </w:rPr>
        <w:t>Synthesis of new ionic β-cyclodextrin polymers and characterization of their heavy metals retention.</w:t>
      </w:r>
      <w:r w:rsidRPr="008853ED">
        <w:t xml:space="preserve"> Journal of Inclusion Phenomena and Macrocyclic Chemistry, 2007. </w:t>
      </w:r>
      <w:r w:rsidRPr="008853ED">
        <w:rPr>
          <w:b/>
        </w:rPr>
        <w:t>57</w:t>
      </w:r>
      <w:r w:rsidRPr="008853ED">
        <w:t>(1-4): p. 631-636.</w:t>
      </w:r>
    </w:p>
    <w:p w14:paraId="57F53365" w14:textId="5558049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39.</w:t>
      </w:r>
      <w:r w:rsidRPr="008853ED">
        <w:tab/>
        <w:t xml:space="preserve">Berto, S., M.C. </w:t>
      </w:r>
      <w:r w:rsidR="00753D2E" w:rsidRPr="00753D2E">
        <w:rPr>
          <w:u w:val="single"/>
        </w:rPr>
        <w:t>Bruzzoniti</w:t>
      </w:r>
      <w:r w:rsidRPr="008853ED">
        <w:t xml:space="preserve">, R. Cavalli, D. Perrachon, E. Prenesti, C. Sarzanini, F. Trotta, and W. Tumiatti, </w:t>
      </w:r>
      <w:r w:rsidRPr="008853ED">
        <w:rPr>
          <w:i/>
        </w:rPr>
        <w:t>Highly crosslinked ionic β-cyclodextrin polymers and their interaction with heavy metals.</w:t>
      </w:r>
      <w:r w:rsidRPr="008853ED">
        <w:t xml:space="preserve"> Journal of Inclusion Phenomena and Macrocyclic Chemistry, 2007. </w:t>
      </w:r>
      <w:r w:rsidRPr="008853ED">
        <w:rPr>
          <w:b/>
        </w:rPr>
        <w:t>57</w:t>
      </w:r>
      <w:r w:rsidRPr="008853ED">
        <w:t>(1-4): p. 637-643.</w:t>
      </w:r>
    </w:p>
    <w:p w14:paraId="45752820" w14:textId="311C980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0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and M. Fungi, </w:t>
      </w:r>
      <w:r w:rsidRPr="008853ED">
        <w:rPr>
          <w:i/>
        </w:rPr>
        <w:t>Simultaneous determination of alkali, alkaline earths and ammonium in natural waters by ion chromatography.</w:t>
      </w:r>
      <w:r w:rsidRPr="008853ED">
        <w:t xml:space="preserve"> Journal of Separation Science, 2008. </w:t>
      </w:r>
      <w:r w:rsidRPr="008853ED">
        <w:rPr>
          <w:b/>
        </w:rPr>
        <w:t>31</w:t>
      </w:r>
      <w:r w:rsidRPr="008853ED">
        <w:t>(18): p. 3182-3189.</w:t>
      </w:r>
    </w:p>
    <w:p w14:paraId="079AFF7E" w14:textId="16A07D1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1.</w:t>
      </w:r>
      <w:r w:rsidRPr="008853ED">
        <w:tab/>
        <w:t xml:space="preserve">Onida, B., S. Fiorilli, B. Camarota, D. Perrachon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Acidic functional groups incorporated in ordered mesoporous materials: a comparison among different host matrices</w:t>
      </w:r>
      <w:r w:rsidRPr="008853ED">
        <w:t xml:space="preserve">, in </w:t>
      </w:r>
      <w:r w:rsidRPr="008853ED">
        <w:rPr>
          <w:i/>
        </w:rPr>
        <w:t>Studies in Surface Science and Catalysis</w:t>
      </w:r>
      <w:r w:rsidRPr="008853ED">
        <w:t>. 2008. p. 67-72.</w:t>
      </w:r>
    </w:p>
    <w:p w14:paraId="03B5C3F0" w14:textId="00E3859F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2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and C. Sarzanini, </w:t>
      </w:r>
      <w:r w:rsidRPr="008853ED">
        <w:rPr>
          <w:i/>
        </w:rPr>
        <w:t>Determination of sulfonic acids and alkylsulfates by ion chromatography in water.</w:t>
      </w:r>
      <w:r w:rsidRPr="008853ED">
        <w:t xml:space="preserve"> Talanta, 2008. </w:t>
      </w:r>
      <w:r w:rsidRPr="008853ED">
        <w:rPr>
          <w:b/>
        </w:rPr>
        <w:t>75</w:t>
      </w:r>
      <w:r w:rsidRPr="008853ED">
        <w:t>(3): p. 734-739.</w:t>
      </w:r>
    </w:p>
    <w:p w14:paraId="13738873" w14:textId="488A413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D. Carlo, K. Horvath, D. Perrachon, A. Prelle, R. Tófalvi, C. Sarzanini, and P. Hajós, </w:t>
      </w:r>
      <w:r w:rsidRPr="008853ED">
        <w:rPr>
          <w:i/>
        </w:rPr>
        <w:t>High performance ion chromatography of haloacetic acids on macrocyclic cryptand anion exchanger.</w:t>
      </w:r>
      <w:r w:rsidRPr="008853ED">
        <w:t xml:space="preserve"> Journal of Chromatography A, 2008. </w:t>
      </w:r>
      <w:r w:rsidRPr="008853ED">
        <w:rPr>
          <w:b/>
        </w:rPr>
        <w:t>1187</w:t>
      </w:r>
      <w:r w:rsidRPr="008853ED">
        <w:t>(1-2): p. 188-196.</w:t>
      </w:r>
    </w:p>
    <w:p w14:paraId="0C80F5C7" w14:textId="32175A9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4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S. Fiorilli, B. Onida, and C. Sarzanini, </w:t>
      </w:r>
      <w:r w:rsidRPr="008853ED">
        <w:rPr>
          <w:i/>
        </w:rPr>
        <w:t>Functionalized SBA-15 mesoporous silica in ion chromatography of alkali, alkaline earths, ammonium and transition metal ions.</w:t>
      </w:r>
      <w:r w:rsidRPr="008853ED">
        <w:t xml:space="preserve"> Journal of Chromatography A, 2009. </w:t>
      </w:r>
      <w:r w:rsidRPr="008853ED">
        <w:rPr>
          <w:b/>
        </w:rPr>
        <w:t>1216</w:t>
      </w:r>
      <w:r w:rsidRPr="008853ED">
        <w:t>(29): p. 5540-5547.</w:t>
      </w:r>
    </w:p>
    <w:p w14:paraId="64137ACB" w14:textId="4ABBC95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5.</w:t>
      </w:r>
      <w:r w:rsidRPr="008853ED">
        <w:tab/>
        <w:t xml:space="preserve">Fiorilli, S., B. Camarota, D. Perrachon, M. Concetta </w:t>
      </w:r>
      <w:r w:rsidR="00753D2E" w:rsidRPr="00753D2E">
        <w:rPr>
          <w:u w:val="single"/>
        </w:rPr>
        <w:t>Bruzzoniti</w:t>
      </w:r>
      <w:r w:rsidRPr="008853ED">
        <w:t xml:space="preserve">, E. Garrone, and B. Onida, </w:t>
      </w:r>
      <w:r w:rsidRPr="008853ED">
        <w:rPr>
          <w:i/>
        </w:rPr>
        <w:t>Direct synthesis of large-pore ethane-bridged mesoporous organosilica functionalized with carboxylic groups.</w:t>
      </w:r>
      <w:r w:rsidRPr="008853ED">
        <w:t xml:space="preserve"> Chemical Communications, 2009(29): p. 4402-4404.</w:t>
      </w:r>
    </w:p>
    <w:p w14:paraId="4AC71FDD" w14:textId="7984952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M. Fungi, and C. Sarzanini, </w:t>
      </w:r>
      <w:r w:rsidRPr="008853ED">
        <w:rPr>
          <w:i/>
        </w:rPr>
        <w:t>Determination of EPA's priority pollutant polycyclic aromatic hydrocarbons in drinking waters by solid phase extraction-HPLC.</w:t>
      </w:r>
      <w:r w:rsidRPr="008853ED">
        <w:t xml:space="preserve"> Analytical Methods, 2010. </w:t>
      </w:r>
      <w:r w:rsidRPr="008853ED">
        <w:rPr>
          <w:b/>
        </w:rPr>
        <w:t>2</w:t>
      </w:r>
      <w:r w:rsidRPr="008853ED">
        <w:t>(6): p. 739-745.</w:t>
      </w:r>
    </w:p>
    <w:p w14:paraId="0BEF34F7" w14:textId="4BA368CF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7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D.K. Kobylinska, M. Franko, and C. Sarzanini, </w:t>
      </w:r>
      <w:r w:rsidRPr="008853ED">
        <w:rPr>
          <w:i/>
        </w:rPr>
        <w:t>Flow injection method for the determination of silver concentration in drinking water for spacecrafts.</w:t>
      </w:r>
      <w:r w:rsidRPr="008853ED">
        <w:t xml:space="preserve"> Analytica Chimica Acta, 2010. </w:t>
      </w:r>
      <w:r w:rsidRPr="008853ED">
        <w:rPr>
          <w:b/>
        </w:rPr>
        <w:t>665</w:t>
      </w:r>
      <w:r w:rsidRPr="008853ED">
        <w:t>(1): p. 69-73.</w:t>
      </w:r>
    </w:p>
    <w:p w14:paraId="7632095C" w14:textId="1F68D71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8.</w:t>
      </w:r>
      <w:r w:rsidRPr="008853ED">
        <w:tab/>
        <w:t xml:space="preserve">Kobylinska, D.K., M.C. </w:t>
      </w:r>
      <w:r w:rsidR="00753D2E" w:rsidRPr="00753D2E">
        <w:rPr>
          <w:u w:val="single"/>
        </w:rPr>
        <w:t>Bruzzoniti</w:t>
      </w:r>
      <w:r w:rsidRPr="008853ED">
        <w:t xml:space="preserve">, C. Sarzanini, and M. Franko. </w:t>
      </w:r>
      <w:r w:rsidRPr="008853ED">
        <w:rPr>
          <w:i/>
        </w:rPr>
        <w:t>Determination of colloid silver in drinking water by flow injection analysis with TLS spectrometric UV detection</w:t>
      </w:r>
      <w:r w:rsidRPr="008853ED">
        <w:t xml:space="preserve">. in </w:t>
      </w:r>
      <w:r w:rsidRPr="008853ED">
        <w:rPr>
          <w:i/>
        </w:rPr>
        <w:t>Journal of Physics: Conference Series</w:t>
      </w:r>
      <w:r w:rsidRPr="008853ED">
        <w:t>. 2010.</w:t>
      </w:r>
    </w:p>
    <w:p w14:paraId="63623558" w14:textId="26A0893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49.</w:t>
      </w:r>
      <w:r w:rsidRPr="008853ED">
        <w:tab/>
        <w:t xml:space="preserve">Korte, D., M.C. </w:t>
      </w:r>
      <w:r w:rsidR="00753D2E" w:rsidRPr="00753D2E">
        <w:rPr>
          <w:u w:val="single"/>
        </w:rPr>
        <w:t>Bruzzoniti</w:t>
      </w:r>
      <w:r w:rsidRPr="008853ED">
        <w:t xml:space="preserve">, C. Sarzanini, and M. Franko, </w:t>
      </w:r>
      <w:r w:rsidRPr="008853ED">
        <w:rPr>
          <w:i/>
        </w:rPr>
        <w:t>Influence of Foreign Ions on Determination of Ionic Ag in Water by Formation of Nanoparticles in a FIA-TLS System.</w:t>
      </w:r>
      <w:r w:rsidRPr="008853ED">
        <w:t xml:space="preserve"> Analytical Letters, 2011. </w:t>
      </w:r>
      <w:r w:rsidRPr="008853ED">
        <w:rPr>
          <w:b/>
        </w:rPr>
        <w:t>44</w:t>
      </w:r>
      <w:r w:rsidRPr="008853ED">
        <w:t>(18): p. 2901-2910.</w:t>
      </w:r>
    </w:p>
    <w:p w14:paraId="66CEEF02" w14:textId="0211365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0.</w:t>
      </w:r>
      <w:r w:rsidRPr="008853ED">
        <w:tab/>
        <w:t xml:space="preserve">Maina, R., V. Tumiatti, M.C. </w:t>
      </w:r>
      <w:r w:rsidR="00753D2E" w:rsidRPr="00753D2E">
        <w:rPr>
          <w:u w:val="single"/>
        </w:rPr>
        <w:t>Bruzzoniti</w:t>
      </w:r>
      <w:r w:rsidRPr="008853ED">
        <w:t xml:space="preserve">, R.M. De Carlo, J. Lukić, and D. Naumović-Vuković. </w:t>
      </w:r>
      <w:r w:rsidRPr="008853ED">
        <w:rPr>
          <w:i/>
        </w:rPr>
        <w:t>Copper dissolution and deposition tendency of insulating mineral oils related to dielectric properties of liquid and solid insulation</w:t>
      </w:r>
      <w:r w:rsidRPr="008853ED">
        <w:t xml:space="preserve">. in </w:t>
      </w:r>
      <w:r w:rsidRPr="008853ED">
        <w:rPr>
          <w:i/>
        </w:rPr>
        <w:t>Proceedings - IEEE International Conference on Dielectric Liquids</w:t>
      </w:r>
      <w:r w:rsidRPr="008853ED">
        <w:t>. 2011.</w:t>
      </w:r>
    </w:p>
    <w:p w14:paraId="3839BF22" w14:textId="488A40D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5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and C. Sarzanini, </w:t>
      </w:r>
      <w:r w:rsidRPr="008853ED">
        <w:rPr>
          <w:i/>
        </w:rPr>
        <w:t>The challenging role of chromatography in environmental problems.</w:t>
      </w:r>
      <w:r w:rsidRPr="008853ED">
        <w:t xml:space="preserve"> Chromatographia, 2011. </w:t>
      </w:r>
      <w:r w:rsidRPr="008853ED">
        <w:rPr>
          <w:b/>
        </w:rPr>
        <w:t>73</w:t>
      </w:r>
      <w:r w:rsidRPr="008853ED">
        <w:t>(SUPPL. 1): p. S15-S28.</w:t>
      </w:r>
    </w:p>
    <w:p w14:paraId="0BFB2202" w14:textId="58F4F62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2.</w:t>
      </w:r>
      <w:r w:rsidRPr="008853ED">
        <w:tab/>
        <w:t xml:space="preserve">Korte, D., M.C. </w:t>
      </w:r>
      <w:r w:rsidR="00753D2E" w:rsidRPr="00753D2E">
        <w:rPr>
          <w:u w:val="single"/>
        </w:rPr>
        <w:t>Bruzzoniti</w:t>
      </w:r>
      <w:r w:rsidRPr="008853ED">
        <w:t xml:space="preserve">, C. Sarzanini, and M. Franko, </w:t>
      </w:r>
      <w:r w:rsidRPr="008853ED">
        <w:rPr>
          <w:i/>
        </w:rPr>
        <w:t>Thermal lens spectrometric determination of colloidal and ionic silver in water.</w:t>
      </w:r>
      <w:r w:rsidRPr="008853ED">
        <w:t xml:space="preserve"> International Journal of Thermophysics, 2011. </w:t>
      </w:r>
      <w:r w:rsidRPr="008853ED">
        <w:rPr>
          <w:b/>
        </w:rPr>
        <w:t>32</w:t>
      </w:r>
      <w:r w:rsidRPr="008853ED">
        <w:t>(4): p. 818-827.</w:t>
      </w:r>
    </w:p>
    <w:p w14:paraId="1A913DEF" w14:textId="1AEB251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C. Sarzanini, A.M. Torchia, M. Teodoro, F. Testa, A. Virga, and B. Onida, </w:t>
      </w:r>
      <w:r w:rsidRPr="008853ED">
        <w:rPr>
          <w:i/>
        </w:rPr>
        <w:t>MCM41 functionalized with ethylenediaminetriacetic acid for ion-exchange chromatography.</w:t>
      </w:r>
      <w:r w:rsidRPr="008853ED">
        <w:t xml:space="preserve"> Journal of Materials Chemistry, 2011. </w:t>
      </w:r>
      <w:r w:rsidRPr="008853ED">
        <w:rPr>
          <w:b/>
        </w:rPr>
        <w:t>21</w:t>
      </w:r>
      <w:r w:rsidRPr="008853ED">
        <w:t>(2): p. 369-376.</w:t>
      </w:r>
    </w:p>
    <w:p w14:paraId="5B234D74" w14:textId="454CE89F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4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 and C. Sarzanini, </w:t>
      </w:r>
      <w:r w:rsidRPr="008853ED">
        <w:rPr>
          <w:i/>
        </w:rPr>
        <w:t>By-products of drinking water disinfection: Trends and challenges in their monitoring</w:t>
      </w:r>
      <w:r w:rsidRPr="008853ED">
        <w:t xml:space="preserve">, in </w:t>
      </w:r>
      <w:r w:rsidRPr="008853ED">
        <w:rPr>
          <w:i/>
        </w:rPr>
        <w:t>Water Disinfection</w:t>
      </w:r>
      <w:r w:rsidRPr="008853ED">
        <w:t>. 2011. p. 1-43.</w:t>
      </w:r>
    </w:p>
    <w:p w14:paraId="18254E9B" w14:textId="3208640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5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 Maina, V. Tumiatti, C. Sarzanini, L. Rivoira, and R.M. De Carlo, </w:t>
      </w:r>
      <w:r w:rsidRPr="008853ED">
        <w:rPr>
          <w:i/>
        </w:rPr>
        <w:t>Fast low-pressure microwave assisted extraction and gas chromatographic determination of polychlorinated biphenyls in soil samples.</w:t>
      </w:r>
      <w:r w:rsidRPr="008853ED">
        <w:t xml:space="preserve"> Journal of Chromatography A, 2012. </w:t>
      </w:r>
      <w:r w:rsidRPr="008853ED">
        <w:rPr>
          <w:b/>
        </w:rPr>
        <w:t>1265</w:t>
      </w:r>
      <w:r w:rsidRPr="008853ED">
        <w:t>: p. 31-38.</w:t>
      </w:r>
    </w:p>
    <w:p w14:paraId="0C10C561" w14:textId="1A8A9BA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C. Sarzanini, D. Caldarola, and B. Onida, </w:t>
      </w:r>
      <w:r w:rsidRPr="008853ED">
        <w:rPr>
          <w:i/>
        </w:rPr>
        <w:t>Novel insights in Al-MCM-41 precursor as adsorbent for regulated haloacetic acids and nitrate from water.</w:t>
      </w:r>
      <w:r w:rsidRPr="008853ED">
        <w:t xml:space="preserve"> Environmental Science and Pollution Research, 2012. </w:t>
      </w:r>
      <w:r w:rsidRPr="008853ED">
        <w:rPr>
          <w:b/>
        </w:rPr>
        <w:t>19</w:t>
      </w:r>
      <w:r w:rsidRPr="008853ED">
        <w:t>(9): p. 4176-4183.</w:t>
      </w:r>
    </w:p>
    <w:p w14:paraId="1559D93B" w14:textId="7779A6B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7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C. Sarzanini, R. Maina, and V. Tumiatti, </w:t>
      </w:r>
      <w:r w:rsidRPr="008853ED">
        <w:rPr>
          <w:i/>
        </w:rPr>
        <w:t>Determination of copper in liquid and solid insulation for large electrical equipment by ICP-OES. Application to copper contamination assessment in power transformers.</w:t>
      </w:r>
      <w:r w:rsidRPr="008853ED">
        <w:t xml:space="preserve"> Talanta, 2012. </w:t>
      </w:r>
      <w:r w:rsidRPr="008853ED">
        <w:rPr>
          <w:b/>
        </w:rPr>
        <w:t>99</w:t>
      </w:r>
      <w:r w:rsidRPr="008853ED">
        <w:t>: p. 703-711.</w:t>
      </w:r>
    </w:p>
    <w:p w14:paraId="7E00CC04" w14:textId="5ADC5B9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8.</w:t>
      </w:r>
      <w:r w:rsidRPr="008853ED">
        <w:tab/>
        <w:t xml:space="preserve">De Carlo, R.M., M.C. </w:t>
      </w:r>
      <w:r w:rsidR="00753D2E" w:rsidRPr="00753D2E">
        <w:rPr>
          <w:u w:val="single"/>
        </w:rPr>
        <w:t>Bruzzoniti</w:t>
      </w:r>
      <w:r w:rsidRPr="008853ED">
        <w:t xml:space="preserve">, C. Sarzanini, R. Maina, and V. Tumiatti, </w:t>
      </w:r>
      <w:r w:rsidRPr="008853ED">
        <w:rPr>
          <w:i/>
        </w:rPr>
        <w:t>Copper contaminated insulating mineral oils-testing and investigations.</w:t>
      </w:r>
      <w:r w:rsidRPr="008853ED">
        <w:t xml:space="preserve"> IEEE Transactions on Dielectrics and Electrical Insulation, 2013. </w:t>
      </w:r>
      <w:r w:rsidRPr="008853ED">
        <w:rPr>
          <w:b/>
        </w:rPr>
        <w:t>20</w:t>
      </w:r>
      <w:r w:rsidRPr="008853ED">
        <w:t>(2): p. 557-563.</w:t>
      </w:r>
    </w:p>
    <w:p w14:paraId="25F395B3" w14:textId="116E144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59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C. Sarzanini, R. Maina, and V. Tumiatti, </w:t>
      </w:r>
      <w:r w:rsidRPr="008853ED">
        <w:rPr>
          <w:i/>
        </w:rPr>
        <w:t>Stability and reactivity of sulfur compounds against copper in insulating mineral oil: Definition of a corrosiveness ranking.</w:t>
      </w:r>
      <w:r w:rsidRPr="008853ED">
        <w:t xml:space="preserve"> Industrial and Engineering Chemistry Research, 2014. </w:t>
      </w:r>
      <w:r w:rsidRPr="008853ED">
        <w:rPr>
          <w:b/>
        </w:rPr>
        <w:t>53</w:t>
      </w:r>
      <w:r w:rsidRPr="008853ED">
        <w:t>(21): p. 8675-8684.</w:t>
      </w:r>
    </w:p>
    <w:p w14:paraId="13AC68D2" w14:textId="4497525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0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 and S. Fiore, </w:t>
      </w:r>
      <w:r w:rsidRPr="008853ED">
        <w:rPr>
          <w:i/>
        </w:rPr>
        <w:t>Removal of inorganic contaminants from aqueous solutions: Evaluation of the remediation efficiency and of the environmental impact of a zero-valent iron substrate.</w:t>
      </w:r>
      <w:r w:rsidRPr="008853ED">
        <w:t xml:space="preserve"> Water, Air, and Soil Pollution, 2014. </w:t>
      </w:r>
      <w:r w:rsidRPr="008853ED">
        <w:rPr>
          <w:b/>
        </w:rPr>
        <w:t>225</w:t>
      </w:r>
      <w:r w:rsidRPr="008853ED">
        <w:t>(9).</w:t>
      </w:r>
    </w:p>
    <w:p w14:paraId="3038EDEC" w14:textId="728F401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 Maina, R.M. De Carlo, C. Sarzanini, and V. Tumiatti, </w:t>
      </w:r>
      <w:r w:rsidRPr="008853ED">
        <w:rPr>
          <w:i/>
        </w:rPr>
        <w:t>GC methods for the determination of methanol and ethanol in insulating mineral oils as markers of cellulose degradation in power transformers.</w:t>
      </w:r>
      <w:r w:rsidRPr="008853ED">
        <w:t xml:space="preserve"> Chromatographia, 2014. </w:t>
      </w:r>
      <w:r w:rsidRPr="008853ED">
        <w:rPr>
          <w:b/>
        </w:rPr>
        <w:t>77</w:t>
      </w:r>
      <w:r w:rsidRPr="008853ED">
        <w:t>(15-16): p. 1081-1089.</w:t>
      </w:r>
    </w:p>
    <w:p w14:paraId="41C4A303" w14:textId="5702DB3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2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L. Checchini, R.M. De Carlo, S. Orlandini, L. Rivoira, and M. Del Bubba, </w:t>
      </w:r>
      <w:r w:rsidRPr="008853ED">
        <w:rPr>
          <w:i/>
        </w:rPr>
        <w:t>QuEChERS sample preparation for the determination of pesticides and other organic residues in environmental matrices: A critical review.</w:t>
      </w:r>
      <w:r w:rsidRPr="008853ED">
        <w:t xml:space="preserve"> Analytical and Bioanalytical Chemistry, 2014. </w:t>
      </w:r>
      <w:r w:rsidRPr="008853ED">
        <w:rPr>
          <w:b/>
        </w:rPr>
        <w:t>406</w:t>
      </w:r>
      <w:r w:rsidRPr="008853ED">
        <w:t>(17): p. 4089-4116.</w:t>
      </w:r>
    </w:p>
    <w:p w14:paraId="10085660" w14:textId="603BD0DD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3.</w:t>
      </w:r>
      <w:r w:rsidRPr="008853ED">
        <w:tab/>
        <w:t xml:space="preserve">De Carlo, R.M., C. Sarzanini, M.C. </w:t>
      </w:r>
      <w:r w:rsidR="00753D2E" w:rsidRPr="00753D2E">
        <w:rPr>
          <w:u w:val="single"/>
        </w:rPr>
        <w:t>Bruzzoniti</w:t>
      </w:r>
      <w:r w:rsidRPr="008853ED">
        <w:t xml:space="preserve">, R. Maina, and V. Tumiatti, </w:t>
      </w:r>
      <w:r w:rsidRPr="008853ED">
        <w:rPr>
          <w:i/>
        </w:rPr>
        <w:t>Copper-in-oil dissolution and copper-on-paper deposition behavior of mineral insulating oils.</w:t>
      </w:r>
      <w:r w:rsidRPr="008853ED">
        <w:t xml:space="preserve"> IEEE Transactions on Dielectrics and Electrical Insulation, 2014. </w:t>
      </w:r>
      <w:r w:rsidRPr="008853ED">
        <w:rPr>
          <w:b/>
        </w:rPr>
        <w:t>21</w:t>
      </w:r>
      <w:r w:rsidRPr="008853ED">
        <w:t>(2): p. 666-673.</w:t>
      </w:r>
    </w:p>
    <w:p w14:paraId="17536470" w14:textId="3690B47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4.</w:t>
      </w:r>
      <w:r w:rsidRPr="008853ED">
        <w:tab/>
        <w:t xml:space="preserve">Caldarola, D., D.P. Mitev, L. Marlin, E.P. Nesterenko, B. Paull, B. Onida, M.C. </w:t>
      </w:r>
      <w:r w:rsidR="00753D2E" w:rsidRPr="00753D2E">
        <w:rPr>
          <w:u w:val="single"/>
        </w:rPr>
        <w:t>Bruzzoniti</w:t>
      </w:r>
      <w:r w:rsidRPr="008853ED">
        <w:t xml:space="preserve">, R.M.D. Carlo, C. Sarzanini, and P.N. Nesterenko, </w:t>
      </w:r>
      <w:r w:rsidRPr="008853ED">
        <w:rPr>
          <w:i/>
        </w:rPr>
        <w:t>Functionalisation of mesoporous silica gel with 2-[(phosphonomethyl)-amino] acetic acid functional groups. Characterisation and application.</w:t>
      </w:r>
      <w:r w:rsidRPr="008853ED">
        <w:t xml:space="preserve"> Applied Surface Science, 2014. </w:t>
      </w:r>
      <w:r w:rsidRPr="008853ED">
        <w:rPr>
          <w:b/>
        </w:rPr>
        <w:t>288</w:t>
      </w:r>
      <w:r w:rsidRPr="008853ED">
        <w:t>: p. 373-380.</w:t>
      </w:r>
    </w:p>
    <w:p w14:paraId="38A23FD5" w14:textId="18919E9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5.</w:t>
      </w:r>
      <w:r w:rsidRPr="008853ED">
        <w:tab/>
        <w:t xml:space="preserve">De Carlo, R.M., L. Rivoira, L. Ciofi, C. Ancillotti, L. Checchini, M. Del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Evaluation of different QuEChERS procedures for the recovery of selected drugs and herbicides from soil using LC coupled with UV and pulsed amperometry for their detection.</w:t>
      </w:r>
      <w:r w:rsidRPr="008853ED">
        <w:t xml:space="preserve"> Analytical and Bioanalytical Chemistry, 2015. </w:t>
      </w:r>
      <w:r w:rsidRPr="008853ED">
        <w:rPr>
          <w:b/>
        </w:rPr>
        <w:t>407</w:t>
      </w:r>
      <w:r w:rsidRPr="008853ED">
        <w:t>(4): p. 1217-1229.</w:t>
      </w:r>
    </w:p>
    <w:p w14:paraId="0EDE7313" w14:textId="61A7747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6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 Maina, V. Tumiatti, C. Sarzanini, and R.M. De Carlo, </w:t>
      </w:r>
      <w:r w:rsidRPr="008853ED">
        <w:rPr>
          <w:i/>
        </w:rPr>
        <w:t>Simultaneous determination of passivator and antioxidant additives in insulating mineral oils by high-performance liquid chromatography.</w:t>
      </w:r>
      <w:r w:rsidRPr="008853ED">
        <w:t xml:space="preserve"> Journal of Liquid Chromatography and Related Technologies, 2015. </w:t>
      </w:r>
      <w:r w:rsidRPr="008853ED">
        <w:rPr>
          <w:b/>
        </w:rPr>
        <w:t>38</w:t>
      </w:r>
      <w:r w:rsidRPr="008853ED">
        <w:t>(1): p. 15-19.</w:t>
      </w:r>
    </w:p>
    <w:p w14:paraId="6ED57728" w14:textId="5F5B080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7.</w:t>
      </w:r>
      <w:r w:rsidRPr="008853ED">
        <w:tab/>
        <w:t xml:space="preserve">Rivoira, L., R.M. De Carlo, S. Cavalli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Simple SPE-HPLC determination of some common drugs and herbicides of environmental concern by pulsed amperometry.</w:t>
      </w:r>
      <w:r w:rsidRPr="008853ED">
        <w:t xml:space="preserve"> Talanta, 2015. </w:t>
      </w:r>
      <w:r w:rsidRPr="008853ED">
        <w:rPr>
          <w:b/>
        </w:rPr>
        <w:t>131</w:t>
      </w:r>
      <w:r w:rsidRPr="008853ED">
        <w:t>: p. 205-212.</w:t>
      </w:r>
    </w:p>
    <w:p w14:paraId="68DA08CE" w14:textId="14DF61D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68.</w:t>
      </w:r>
      <w:r w:rsidRPr="008853ED">
        <w:tab/>
        <w:t xml:space="preserve">Jana, P., M.C. </w:t>
      </w:r>
      <w:r w:rsidR="00753D2E" w:rsidRPr="00753D2E">
        <w:rPr>
          <w:u w:val="single"/>
        </w:rPr>
        <w:t>Bruzzoniti</w:t>
      </w:r>
      <w:r w:rsidRPr="008853ED">
        <w:t xml:space="preserve">, M. Appendini, L. Rivoira, M. Del Bubba, D. Rossini, L. Ciofi, and G.D. Sorarù, </w:t>
      </w:r>
      <w:r w:rsidRPr="008853ED">
        <w:rPr>
          <w:i/>
        </w:rPr>
        <w:t>Processing of polymer-derived silicon carbide foams and their adsorption capacity for non-steroidal anti-inflammatory drugs.</w:t>
      </w:r>
      <w:r w:rsidRPr="008853ED">
        <w:t xml:space="preserve"> Ceramics International, 2016. </w:t>
      </w:r>
      <w:r w:rsidRPr="008853ED">
        <w:rPr>
          <w:b/>
        </w:rPr>
        <w:t>42</w:t>
      </w:r>
      <w:r w:rsidRPr="008853ED">
        <w:t>(16): p. 18937-18943.</w:t>
      </w:r>
    </w:p>
    <w:p w14:paraId="2097E207" w14:textId="606B4BA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69.</w:t>
      </w:r>
      <w:r w:rsidRPr="008853ED">
        <w:tab/>
        <w:t xml:space="preserve">Rivoira, L., M. Appendini, S. Fiorilli, B. Onida, M. Del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Functionalized iron oxide/SBA-15 sorbent: investigation of adsorption performance towards glyphosate herbicide.</w:t>
      </w:r>
      <w:r w:rsidRPr="008853ED">
        <w:t xml:space="preserve"> Environmental Science and Pollution Research, 2016. </w:t>
      </w:r>
      <w:r w:rsidRPr="008853ED">
        <w:rPr>
          <w:b/>
        </w:rPr>
        <w:t>23</w:t>
      </w:r>
      <w:r w:rsidRPr="008853ED">
        <w:t>(21): p. 21682-21691.</w:t>
      </w:r>
    </w:p>
    <w:p w14:paraId="13FA44D1" w14:textId="501F4CC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0.</w:t>
      </w:r>
      <w:r w:rsidRPr="008853ED">
        <w:tab/>
        <w:t xml:space="preserve">Rossini, D., L. Ciofi, C. Ancillotti, L. Checchini, M.C. </w:t>
      </w:r>
      <w:r w:rsidR="00753D2E" w:rsidRPr="00753D2E">
        <w:rPr>
          <w:u w:val="single"/>
        </w:rPr>
        <w:t>Bruzzoniti</w:t>
      </w:r>
      <w:r w:rsidRPr="008853ED">
        <w:t xml:space="preserve">, L. Rivoira, D. Fibbi, S. Orlandini, and M. Del Bubba, </w:t>
      </w:r>
      <w:r w:rsidRPr="008853ED">
        <w:rPr>
          <w:i/>
        </w:rPr>
        <w:t>Innovative combination of QuEChERS extraction with on-line solid-phase extract purification and pre-concentration, followed by liquid chromatography-tandem mass spectrometry for the determination of non-steroidal anti-inflammatory drugs and their metabolites in sewage sludge.</w:t>
      </w:r>
      <w:r w:rsidRPr="008853ED">
        <w:t xml:space="preserve"> Analytica Chimica Acta, 2016. </w:t>
      </w:r>
      <w:r w:rsidRPr="008853ED">
        <w:rPr>
          <w:b/>
        </w:rPr>
        <w:t>935</w:t>
      </w:r>
      <w:r w:rsidRPr="008853ED">
        <w:t>: p. 269-281.</w:t>
      </w:r>
    </w:p>
    <w:p w14:paraId="527F1E18" w14:textId="09C5AFA0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C. Sarzanini, L. Rivoira, V. Tumiatti, and R. Maina, </w:t>
      </w:r>
      <w:r w:rsidRPr="008853ED">
        <w:rPr>
          <w:i/>
        </w:rPr>
        <w:t>Simultaneous determination of five common additives in insulating mineral oils by high-performance liquid chromatography with ultraviolet and coulometric detection.</w:t>
      </w:r>
      <w:r w:rsidRPr="008853ED">
        <w:t xml:space="preserve"> Journal of Separation Science, 2016. </w:t>
      </w:r>
      <w:r w:rsidRPr="008853ED">
        <w:rPr>
          <w:b/>
        </w:rPr>
        <w:t>39</w:t>
      </w:r>
      <w:r w:rsidRPr="008853ED">
        <w:t>(15): p. 2955-2962.</w:t>
      </w:r>
    </w:p>
    <w:p w14:paraId="74BA8C5D" w14:textId="1AEF8A34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2.</w:t>
      </w:r>
      <w:r w:rsidRPr="008853ED">
        <w:tab/>
        <w:t xml:space="preserve">Ciofi, L., C. Ancillotti, U. Chiuminatto, D. Fibbi, B. Pasquini, M.C. </w:t>
      </w:r>
      <w:r w:rsidR="00753D2E" w:rsidRPr="00753D2E">
        <w:rPr>
          <w:u w:val="single"/>
        </w:rPr>
        <w:t>Bruzzoniti</w:t>
      </w:r>
      <w:r w:rsidRPr="008853ED">
        <w:t xml:space="preserve">, L. Rivoira, and M. Del Bubba, </w:t>
      </w:r>
      <w:r w:rsidRPr="008853ED">
        <w:rPr>
          <w:i/>
        </w:rPr>
        <w:t>Fully automated on-line solid phase extraction coupled to liquid chromatography-tandem mass spectrometry for the simultaneous analysis of alkylphenol polyethoxylates and their carboxylic and phenolic metabolites in wastewater samples.</w:t>
      </w:r>
      <w:r w:rsidRPr="008853ED">
        <w:t xml:space="preserve"> Analytical and Bioanalytical Chemistry, 2016. </w:t>
      </w:r>
      <w:r w:rsidRPr="008853ED">
        <w:rPr>
          <w:b/>
        </w:rPr>
        <w:t>408</w:t>
      </w:r>
      <w:r w:rsidRPr="008853ED">
        <w:t>(12): p. 3331-3347.</w:t>
      </w:r>
    </w:p>
    <w:p w14:paraId="55B03C89" w14:textId="7277F955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R.M. De Carlo, L. Rivoira, M. Del Bubba, M. Pavani, M. Riatti, and B. Onida, </w:t>
      </w:r>
      <w:r w:rsidRPr="008853ED">
        <w:rPr>
          <w:i/>
        </w:rPr>
        <w:t>Adsorption of bentazone herbicide onto mesoporous silica: application to environmental water purification.</w:t>
      </w:r>
      <w:r w:rsidRPr="008853ED">
        <w:t xml:space="preserve"> Environmental Science and Pollution Research, 2016. </w:t>
      </w:r>
      <w:r w:rsidRPr="008853ED">
        <w:rPr>
          <w:b/>
        </w:rPr>
        <w:t>23</w:t>
      </w:r>
      <w:r w:rsidRPr="008853ED">
        <w:t>(6): p. 5399-5409.</w:t>
      </w:r>
    </w:p>
    <w:p w14:paraId="4738551D" w14:textId="7F45A3F5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4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O. Abollino, M. Pazzi, L. Rivoira, A. Giacomino, and M. Vincenti, </w:t>
      </w:r>
      <w:r w:rsidRPr="008853ED">
        <w:rPr>
          <w:i/>
        </w:rPr>
        <w:t>Chromium, nickel, and cobalt in cosmetic matrices: an integrated bioanalytical characterization through total content, bioaccessibility, and Cr(III)/Cr(VI) speciation.</w:t>
      </w:r>
      <w:r w:rsidRPr="008853ED">
        <w:t xml:space="preserve"> Analytical and Bioanalytical Chemistry, 2017. </w:t>
      </w:r>
      <w:r w:rsidRPr="008853ED">
        <w:rPr>
          <w:b/>
        </w:rPr>
        <w:t>409</w:t>
      </w:r>
      <w:r w:rsidRPr="008853ED">
        <w:t>(29): p. 6831-6841.</w:t>
      </w:r>
    </w:p>
    <w:p w14:paraId="743DBDF5" w14:textId="5329A3C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5.</w:t>
      </w:r>
      <w:r w:rsidRPr="008853ED">
        <w:tab/>
        <w:t xml:space="preserve">Rivoira, L., S. Studzińska, M. Szultka-Młyńska, M.C. </w:t>
      </w:r>
      <w:r w:rsidR="00753D2E" w:rsidRPr="00753D2E">
        <w:rPr>
          <w:u w:val="single"/>
        </w:rPr>
        <w:t>Bruzzoniti</w:t>
      </w:r>
      <w:r w:rsidRPr="008853ED">
        <w:t xml:space="preserve">, and B. Buszewski, </w:t>
      </w:r>
      <w:r w:rsidRPr="008853ED">
        <w:rPr>
          <w:i/>
        </w:rPr>
        <w:t>New approaches for extraction and determination of betaine from Beta vulgaris samples by hydrophilic interaction liquid chromatography-tandem mass spectrometry.</w:t>
      </w:r>
      <w:r w:rsidRPr="008853ED">
        <w:t xml:space="preserve"> Analytical and Bioanalytical Chemistry, 2017. </w:t>
      </w:r>
      <w:r w:rsidRPr="008853ED">
        <w:rPr>
          <w:b/>
        </w:rPr>
        <w:t>409</w:t>
      </w:r>
      <w:r w:rsidRPr="008853ED">
        <w:t>(21): p. 5133-5141.</w:t>
      </w:r>
    </w:p>
    <w:p w14:paraId="26BBC3AE" w14:textId="098F15C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6.</w:t>
      </w:r>
      <w:r w:rsidRPr="008853ED">
        <w:tab/>
        <w:t xml:space="preserve">Fiorilli, S., L. Rivoira, G. Calì, M. Appendini, M.C. </w:t>
      </w:r>
      <w:r w:rsidR="00753D2E" w:rsidRPr="00753D2E">
        <w:rPr>
          <w:u w:val="single"/>
        </w:rPr>
        <w:t>Bruzzoniti</w:t>
      </w:r>
      <w:r w:rsidRPr="008853ED">
        <w:t xml:space="preserve">, M. Coïsson, and B. Onida, </w:t>
      </w:r>
      <w:r w:rsidRPr="008853ED">
        <w:rPr>
          <w:i/>
        </w:rPr>
        <w:t>Iron oxide inside SBA-15 modified with amino groups as reusable adsorbent for highly efficient removal of glyphosate from water.</w:t>
      </w:r>
      <w:r w:rsidRPr="008853ED">
        <w:t xml:space="preserve"> Applied Surface Science, 2017. </w:t>
      </w:r>
      <w:r w:rsidRPr="008853ED">
        <w:rPr>
          <w:b/>
        </w:rPr>
        <w:t>411</w:t>
      </w:r>
      <w:r w:rsidRPr="008853ED">
        <w:t>: p. 457-465.</w:t>
      </w:r>
    </w:p>
    <w:p w14:paraId="19BAD420" w14:textId="2156FBF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7.</w:t>
      </w:r>
      <w:r w:rsidRPr="008853ED">
        <w:tab/>
        <w:t xml:space="preserve">Karef, S., A. Kettab, D. Loudyi, M.C. </w:t>
      </w:r>
      <w:r w:rsidR="00753D2E" w:rsidRPr="00753D2E">
        <w:rPr>
          <w:u w:val="single"/>
        </w:rPr>
        <w:t>Bruzzoniti</w:t>
      </w:r>
      <w:r w:rsidRPr="008853ED">
        <w:t xml:space="preserve">, M. Del Bubba, F.A. Nouh, N. Boujelben, and L. Mandi, </w:t>
      </w:r>
      <w:r w:rsidRPr="008853ED">
        <w:rPr>
          <w:i/>
        </w:rPr>
        <w:t>Pollution parameters and identification of performance indicators for wastewater treatment plant of medea (Algeria).</w:t>
      </w:r>
      <w:r w:rsidRPr="008853ED">
        <w:t xml:space="preserve"> Desalination and Water Treatment, 2017. </w:t>
      </w:r>
      <w:r w:rsidRPr="008853ED">
        <w:rPr>
          <w:b/>
        </w:rPr>
        <w:t>65</w:t>
      </w:r>
      <w:r w:rsidRPr="008853ED">
        <w:t>: p. 192-198.</w:t>
      </w:r>
    </w:p>
    <w:p w14:paraId="7E2DE179" w14:textId="0FCCEA81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8.</w:t>
      </w:r>
      <w:r w:rsidRPr="008853ED">
        <w:tab/>
        <w:t xml:space="preserve">Rivoira, L., M. Zorz, M. Martelanc, S. Budal, D. Carena, M. Franko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Novel approaches for the determination of biogenic amines in food samples.</w:t>
      </w:r>
      <w:r w:rsidRPr="008853ED">
        <w:t xml:space="preserve"> Studia Universitatis Babes-Bolyai Chemia, 2017. </w:t>
      </w:r>
      <w:r w:rsidRPr="008853ED">
        <w:rPr>
          <w:b/>
        </w:rPr>
        <w:t>62</w:t>
      </w:r>
      <w:r w:rsidRPr="008853ED">
        <w:t>(3): p. 103-122.</w:t>
      </w:r>
    </w:p>
    <w:p w14:paraId="28A3EBF6" w14:textId="7D0E433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79.</w:t>
      </w:r>
      <w:r w:rsidRPr="008853ED">
        <w:tab/>
        <w:t xml:space="preserve">Rivoira, L., M. Castiglioni, M. Del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3D amperometry in the liquid chromatographic determination of trace pharmaceutical and herbicide emerging compounds.</w:t>
      </w:r>
      <w:r w:rsidRPr="008853ED">
        <w:t xml:space="preserve"> International Journal of Environmental Analytical Chemistry, 2018. </w:t>
      </w:r>
      <w:r w:rsidRPr="008853ED">
        <w:rPr>
          <w:b/>
        </w:rPr>
        <w:t>98</w:t>
      </w:r>
      <w:r w:rsidRPr="008853ED">
        <w:t>(12): p. 1149-1159.</w:t>
      </w:r>
    </w:p>
    <w:p w14:paraId="5764A6E1" w14:textId="58C0FE0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0.</w:t>
      </w:r>
      <w:r w:rsidRPr="008853ED">
        <w:tab/>
        <w:t xml:space="preserve">Zera, E., E. Brancaccio, L. Tognana, L. Rivoira, M.C. </w:t>
      </w:r>
      <w:r w:rsidR="00753D2E" w:rsidRPr="00753D2E">
        <w:rPr>
          <w:u w:val="single"/>
        </w:rPr>
        <w:t>Bruzzoniti</w:t>
      </w:r>
      <w:r w:rsidRPr="008853ED">
        <w:t xml:space="preserve">, and G.D. Sorarù, </w:t>
      </w:r>
      <w:r w:rsidRPr="008853ED">
        <w:rPr>
          <w:i/>
        </w:rPr>
        <w:t>Reactive Atmosphere Synthesis of Polymer-Derived Si–O–C–N Aerogels and Their Cr Adsorption from Aqueous Solutions.</w:t>
      </w:r>
      <w:r w:rsidRPr="008853ED">
        <w:t xml:space="preserve"> Advanced Engineering Materials, 2018. </w:t>
      </w:r>
      <w:r w:rsidRPr="008853ED">
        <w:rPr>
          <w:b/>
        </w:rPr>
        <w:t>20</w:t>
      </w:r>
      <w:r w:rsidRPr="008853ED">
        <w:t>(7).</w:t>
      </w:r>
    </w:p>
    <w:p w14:paraId="20508E99" w14:textId="494ECFB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1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M. Appendini, B. Onida, M. Castiglioni, M. Del Bubba, L. Vanzetti, P. Jana, G.D. Sorarù, and L. Rivoira, </w:t>
      </w:r>
      <w:r w:rsidRPr="008853ED">
        <w:rPr>
          <w:i/>
        </w:rPr>
        <w:t>Regenerable, innovative porous silicon-based polymer-derived ceramics for removal of methylene blue and rhodamine B from textile and environmental waters.</w:t>
      </w:r>
      <w:r w:rsidRPr="008853ED">
        <w:t xml:space="preserve"> Environmental Science and Pollution Research, 2018. </w:t>
      </w:r>
      <w:r w:rsidRPr="008853ED">
        <w:rPr>
          <w:b/>
        </w:rPr>
        <w:t>25</w:t>
      </w:r>
      <w:r w:rsidRPr="008853ED">
        <w:t>(11): p. 10619-10629.</w:t>
      </w:r>
    </w:p>
    <w:p w14:paraId="71DC79F6" w14:textId="49C58452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2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M. Appendini, L. Rivoira, B. Onida, M. Del Bubba, P. Jana, and G.D. Sorarù, </w:t>
      </w:r>
      <w:r w:rsidRPr="008853ED">
        <w:rPr>
          <w:i/>
        </w:rPr>
        <w:t>Polymer-derived ceramic aerogels as sorbent materials for the removal of organic dyes from aqueous solutions.</w:t>
      </w:r>
      <w:r w:rsidRPr="008853ED">
        <w:t xml:space="preserve"> Journal of the American Ceramic Society, 2018. </w:t>
      </w:r>
      <w:r w:rsidRPr="008853ED">
        <w:rPr>
          <w:b/>
        </w:rPr>
        <w:t>101</w:t>
      </w:r>
      <w:r w:rsidRPr="008853ED">
        <w:t>(2): p. 821-830.</w:t>
      </w:r>
    </w:p>
    <w:p w14:paraId="12A36AD1" w14:textId="67BF5BA4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83.</w:t>
      </w:r>
      <w:r w:rsidRPr="008853ED">
        <w:tab/>
        <w:t xml:space="preserve">Ciofi, L., L. Renai, D. Rossini, C. Ancillotti, A. Falai, D. Fibbi, M.C. </w:t>
      </w:r>
      <w:r w:rsidR="00753D2E" w:rsidRPr="00753D2E">
        <w:rPr>
          <w:u w:val="single"/>
        </w:rPr>
        <w:t>Bruzzoniti</w:t>
      </w:r>
      <w:r w:rsidRPr="008853ED">
        <w:t xml:space="preserve">, J.J. Santana-Rodriguez, S. Orlandini, and M. Del Bubba, </w:t>
      </w:r>
      <w:r w:rsidRPr="008853ED">
        <w:rPr>
          <w:i/>
        </w:rPr>
        <w:t>Applicability of the direct injection liquid chromatographic tandem mass spectrometric analytical approach to the sub-ng L−1 determination of perfluoro-alkyl acids in waste, surface, ground and drinking water samples.</w:t>
      </w:r>
      <w:r w:rsidRPr="008853ED">
        <w:t xml:space="preserve"> Talanta, 2018. </w:t>
      </w:r>
      <w:r w:rsidRPr="008853ED">
        <w:rPr>
          <w:b/>
        </w:rPr>
        <w:t>176</w:t>
      </w:r>
      <w:r w:rsidRPr="008853ED">
        <w:t>: p. 412-421.</w:t>
      </w:r>
    </w:p>
    <w:p w14:paraId="43E270E8" w14:textId="2C2D630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4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L. Rivoira, L. Meucci, M. Fungi, M. Bocina, R. Binetti, and M. Castiglioni, </w:t>
      </w:r>
      <w:r w:rsidRPr="008853ED">
        <w:rPr>
          <w:i/>
        </w:rPr>
        <w:t>Towards the revision of the drinking water directive 98/83/EC. Development of a direct injection ion chromatographic-tandem mass spectrometric method for the monitoring of fifteen common and emerging disinfection by-products along the drinking water supply chain.</w:t>
      </w:r>
      <w:r w:rsidRPr="008853ED">
        <w:t xml:space="preserve"> Journal of Chromatography A, 2019. </w:t>
      </w:r>
      <w:r w:rsidRPr="008853ED">
        <w:rPr>
          <w:b/>
        </w:rPr>
        <w:t>1605</w:t>
      </w:r>
      <w:r w:rsidRPr="008853ED">
        <w:t>.</w:t>
      </w:r>
    </w:p>
    <w:p w14:paraId="2A0F6B70" w14:textId="1906CB8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5.</w:t>
      </w:r>
      <w:r w:rsidRPr="008853ED">
        <w:tab/>
        <w:t xml:space="preserve">Rivoira, L., M. Castiglioni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Chromatographic determination of biogenic amines in four typical Italian cheeses: correlations with processing and nutritional characteristics through a chemometric approach.</w:t>
      </w:r>
      <w:r w:rsidRPr="008853ED">
        <w:t xml:space="preserve"> Journal of the Science of Food and Agriculture, 2019. </w:t>
      </w:r>
      <w:r w:rsidRPr="008853ED">
        <w:rPr>
          <w:b/>
        </w:rPr>
        <w:t>99</w:t>
      </w:r>
      <w:r w:rsidRPr="008853ED">
        <w:t>(11): p. 4963-4968.</w:t>
      </w:r>
    </w:p>
    <w:p w14:paraId="1F3762DA" w14:textId="083B253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6.</w:t>
      </w:r>
      <w:r w:rsidRPr="008853ED">
        <w:tab/>
        <w:t xml:space="preserve">Berardi, C., D. Fibbi, E. Coppini, L. Renai, C. Caprini, C.V.A. Scordo, L. Checchini, S. Orlandini, M.C. </w:t>
      </w:r>
      <w:r w:rsidR="00753D2E" w:rsidRPr="00753D2E">
        <w:rPr>
          <w:u w:val="single"/>
        </w:rPr>
        <w:t>Bruzzoniti</w:t>
      </w:r>
      <w:r w:rsidRPr="008853ED">
        <w:t xml:space="preserve">, and M. Del Bubba, </w:t>
      </w:r>
      <w:r w:rsidRPr="008853ED">
        <w:rPr>
          <w:i/>
        </w:rPr>
        <w:t>Removal efficiency and mass balance of polycyclic aromatic hydrocarbons, phthalates, ethoxylated alkylphenols and alkylphenols in a mixed textile-domestic wastewater treatment plant.</w:t>
      </w:r>
      <w:r w:rsidRPr="008853ED">
        <w:t xml:space="preserve"> Science of the Total Environment, 2019. </w:t>
      </w:r>
      <w:r w:rsidRPr="008853ED">
        <w:rPr>
          <w:b/>
        </w:rPr>
        <w:t>674</w:t>
      </w:r>
      <w:r w:rsidRPr="008853ED">
        <w:t>: p. 36-48.</w:t>
      </w:r>
    </w:p>
    <w:p w14:paraId="7B416749" w14:textId="5E5D010B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7.</w:t>
      </w:r>
      <w:r w:rsidRPr="008853ED">
        <w:tab/>
        <w:t xml:space="preserve">Boumalek, W., A. Kettab, N. Bensacia, M.C. </w:t>
      </w:r>
      <w:r w:rsidR="00753D2E" w:rsidRPr="00753D2E">
        <w:rPr>
          <w:u w:val="single"/>
        </w:rPr>
        <w:t>Bruzzoniti</w:t>
      </w:r>
      <w:r w:rsidRPr="008853ED">
        <w:t xml:space="preserve">, D. Ben Othman, L. Mandi, M.N. Chabaca, and S. Benziada, </w:t>
      </w:r>
      <w:r w:rsidRPr="008853ED">
        <w:rPr>
          <w:i/>
        </w:rPr>
        <w:t>Specification of sewage sludge arising from a domestic wastewater treatment plant for agricultural uses.</w:t>
      </w:r>
      <w:r w:rsidRPr="008853ED">
        <w:t xml:space="preserve"> Desalination and Water Treatment, 2019. </w:t>
      </w:r>
      <w:r w:rsidRPr="008853ED">
        <w:rPr>
          <w:b/>
        </w:rPr>
        <w:t>143</w:t>
      </w:r>
      <w:r w:rsidRPr="008853ED">
        <w:t>: p. 178-183.</w:t>
      </w:r>
    </w:p>
    <w:p w14:paraId="5D8675BE" w14:textId="16418D17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8.</w:t>
      </w:r>
      <w:r w:rsidRPr="008853ED">
        <w:tab/>
        <w:t xml:space="preserve">Rivoira, L., M. Castiglioni, A. Kettab, N. Ouazzani, E. Al-Karablieh, N. Boujelben, D. Fibbi, E. Coppini, E. Giordani, M.D.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Impact of effluents from wastewater treatments reused for irrigation: Strawberry as case study.</w:t>
      </w:r>
      <w:r w:rsidRPr="008853ED">
        <w:t xml:space="preserve"> Environmental Engineering and Management Journal, 2019. </w:t>
      </w:r>
      <w:r w:rsidRPr="008853ED">
        <w:rPr>
          <w:b/>
        </w:rPr>
        <w:t>18</w:t>
      </w:r>
      <w:r w:rsidRPr="008853ED">
        <w:t>(10): p. 2133-2143.</w:t>
      </w:r>
    </w:p>
    <w:p w14:paraId="18BD79FB" w14:textId="67695F6D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89.</w:t>
      </w:r>
      <w:r w:rsidRPr="008853ED">
        <w:tab/>
        <w:t xml:space="preserve">Scordo, C.V.A., L. Checchini, L. Renai, S. Orlandini, M.C. </w:t>
      </w:r>
      <w:r w:rsidR="00753D2E" w:rsidRPr="00753D2E">
        <w:rPr>
          <w:u w:val="single"/>
        </w:rPr>
        <w:t>Bruzzoniti</w:t>
      </w:r>
      <w:r w:rsidRPr="008853ED">
        <w:t xml:space="preserve">, D. Fibbi, L. Mandi, N. Ouazzani, and M. Del Bubba, </w:t>
      </w:r>
      <w:r w:rsidRPr="008853ED">
        <w:rPr>
          <w:i/>
        </w:rPr>
        <w:t>Optimization and validation of a method based on QuEChERS extraction and liquid chromatographic–tandem mass spectrometric analysis for the determination of perfluoroalkyl acids in strawberry and olive fruits, as model crops with different matrix characteristics.</w:t>
      </w:r>
      <w:r w:rsidRPr="008853ED">
        <w:t xml:space="preserve"> Journal of Chromatography A, 2020. </w:t>
      </w:r>
      <w:r w:rsidRPr="008853ED">
        <w:rPr>
          <w:b/>
        </w:rPr>
        <w:t>1621</w:t>
      </w:r>
      <w:r w:rsidRPr="008853ED">
        <w:t>.</w:t>
      </w:r>
    </w:p>
    <w:p w14:paraId="6AC1D758" w14:textId="2D39032E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0.</w:t>
      </w:r>
      <w:r w:rsidRPr="008853ED">
        <w:tab/>
        <w:t xml:space="preserve">Del Bubba, M., B. Anichini, Z. Bakari, M.C. </w:t>
      </w:r>
      <w:r w:rsidR="00753D2E" w:rsidRPr="00753D2E">
        <w:rPr>
          <w:u w:val="single"/>
        </w:rPr>
        <w:t>Bruzzoniti</w:t>
      </w:r>
      <w:r w:rsidRPr="008853ED">
        <w:t xml:space="preserve">, R. Camisa, C. Caprini, L. Checchini, D. Fibbi, A. El Ghadraoui, F. Liguori, and S. Orlandini, </w:t>
      </w:r>
      <w:r w:rsidRPr="008853ED">
        <w:rPr>
          <w:i/>
        </w:rPr>
        <w:t>Physicochemical properties and sorption capacities of sawdust-based biochars and commercial activated carbons towards ethoxylated alkylphenols and their phenolic metabolites in effluent wastewater from a textile district.</w:t>
      </w:r>
      <w:r w:rsidRPr="008853ED">
        <w:t xml:space="preserve"> Science of the Total Environment, 2020. </w:t>
      </w:r>
      <w:r w:rsidRPr="008853ED">
        <w:rPr>
          <w:b/>
        </w:rPr>
        <w:t>708</w:t>
      </w:r>
      <w:r w:rsidRPr="008853ED">
        <w:t>.</w:t>
      </w:r>
    </w:p>
    <w:p w14:paraId="04A81447" w14:textId="349C1DF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1.</w:t>
      </w:r>
      <w:r w:rsidRPr="008853ED">
        <w:tab/>
        <w:t xml:space="preserve">Djillali, Y., M.N. Chabaca, S. Benziada, H. Bouanani, L. Mandi, M.C. </w:t>
      </w:r>
      <w:r w:rsidR="00753D2E" w:rsidRPr="00753D2E">
        <w:rPr>
          <w:u w:val="single"/>
        </w:rPr>
        <w:t>Bruzzoniti</w:t>
      </w:r>
      <w:r w:rsidRPr="008853ED">
        <w:t xml:space="preserve">, N. Boujelben, and A. Kettab, </w:t>
      </w:r>
      <w:r w:rsidRPr="008853ED">
        <w:rPr>
          <w:i/>
        </w:rPr>
        <w:t>Effect of treated wastewater on strawberry.</w:t>
      </w:r>
      <w:r w:rsidRPr="008853ED">
        <w:t xml:space="preserve"> Desalination and Water Treatment, 2020. </w:t>
      </w:r>
      <w:r w:rsidRPr="008853ED">
        <w:rPr>
          <w:b/>
        </w:rPr>
        <w:t>181</w:t>
      </w:r>
      <w:r w:rsidRPr="008853ED">
        <w:t>: p. 338-345.</w:t>
      </w:r>
    </w:p>
    <w:p w14:paraId="3694F74E" w14:textId="2F251F8A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2.</w:t>
      </w:r>
      <w:r w:rsidRPr="008853ED">
        <w:tab/>
        <w:t xml:space="preserve">Rivoira, L., M. Castiglioni, S.M. Rodrigues, V. Freitas, M.C. </w:t>
      </w:r>
      <w:r w:rsidR="00753D2E" w:rsidRPr="00753D2E">
        <w:rPr>
          <w:u w:val="single"/>
        </w:rPr>
        <w:t>Bruzzoniti</w:t>
      </w:r>
      <w:r w:rsidRPr="008853ED">
        <w:t xml:space="preserve">, S. Ramos, and C.M.R. Almeida, </w:t>
      </w:r>
      <w:r w:rsidRPr="008853ED">
        <w:rPr>
          <w:i/>
        </w:rPr>
        <w:t>Microplastic in marine environment: reworking and optimisation of two analytical protocols for the extraction of microplastics from sediments and oysters.</w:t>
      </w:r>
      <w:r w:rsidRPr="008853ED">
        <w:t xml:space="preserve"> MethodsX, 2020. </w:t>
      </w:r>
      <w:r w:rsidRPr="008853ED">
        <w:rPr>
          <w:b/>
        </w:rPr>
        <w:t>7</w:t>
      </w:r>
      <w:r w:rsidRPr="008853ED">
        <w:t>.</w:t>
      </w:r>
    </w:p>
    <w:p w14:paraId="167D583B" w14:textId="7C41D1D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3.</w:t>
      </w:r>
      <w:r w:rsidRPr="008853ED">
        <w:tab/>
      </w:r>
      <w:r w:rsidR="00753D2E" w:rsidRPr="00753D2E">
        <w:rPr>
          <w:u w:val="single"/>
        </w:rPr>
        <w:t>Bruzzoniti</w:t>
      </w:r>
      <w:r w:rsidRPr="008853ED">
        <w:t xml:space="preserve">, M.C., L. Rivoira, M. Castiglioni, A. El Ghadraoui, A. Ahmali, T. El Hakim El Mansour, L. Mandi, N. Ouazzani, and M. Del Bubba, </w:t>
      </w:r>
      <w:r w:rsidRPr="008853ED">
        <w:rPr>
          <w:i/>
        </w:rPr>
        <w:t>Extraction of polycyclic aromatic hydrocarbons and polychlorinated biphenyls from urban and olive mill wastewaters intended for reuse in agricultural irrigation.</w:t>
      </w:r>
      <w:r w:rsidRPr="008853ED">
        <w:t xml:space="preserve"> Journal of AOAC International, 2020. </w:t>
      </w:r>
      <w:r w:rsidRPr="008853ED">
        <w:rPr>
          <w:b/>
        </w:rPr>
        <w:t>103</w:t>
      </w:r>
      <w:r w:rsidRPr="008853ED">
        <w:t>(2): p. 382-391.</w:t>
      </w:r>
    </w:p>
    <w:p w14:paraId="549B21D3" w14:textId="3D78850C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4.</w:t>
      </w:r>
      <w:r w:rsidRPr="008853ED">
        <w:tab/>
        <w:t xml:space="preserve">Castiglioni, M., L. Rivoira, M. Gallo, I. Ingrando, M. Del Bubba, B. Onid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Removal of sugars from food and beverage wastewaters by amino-modified SBA-15.</w:t>
      </w:r>
      <w:r w:rsidRPr="008853ED">
        <w:t xml:space="preserve"> Journal of Cleaner Production, 2021. </w:t>
      </w:r>
      <w:r w:rsidRPr="008853ED">
        <w:rPr>
          <w:b/>
        </w:rPr>
        <w:t>324</w:t>
      </w:r>
      <w:r w:rsidRPr="008853ED">
        <w:t>.</w:t>
      </w:r>
    </w:p>
    <w:p w14:paraId="4C6FFCA0" w14:textId="123E6F56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5.</w:t>
      </w:r>
      <w:r w:rsidRPr="008853ED">
        <w:tab/>
        <w:t xml:space="preserve">Castiglioni, M., L. Rivoira, I. Ingrando, M. Del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Characterization techniques as supporting tools for the interpretation of biochar adsorption efficiency in water treatment: A critical review.</w:t>
      </w:r>
      <w:r w:rsidRPr="008853ED">
        <w:t xml:space="preserve"> Molecules, 2021. </w:t>
      </w:r>
      <w:r w:rsidRPr="008853ED">
        <w:rPr>
          <w:b/>
        </w:rPr>
        <w:t>26</w:t>
      </w:r>
      <w:r w:rsidRPr="008853ED">
        <w:t>(16).</w:t>
      </w:r>
    </w:p>
    <w:p w14:paraId="12DE64E9" w14:textId="7BC9E859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6.</w:t>
      </w:r>
      <w:r w:rsidRPr="008853ED">
        <w:tab/>
        <w:t xml:space="preserve">Ahmed, N., D. Vione, L. Rivoira, L. Carena, M. Castiglioni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A review on the degradation of pollutants by fenton-like systems based on zero-valent iron and persulfate: Effects of reduction potentials, ph, and anions occurring in waste waters.</w:t>
      </w:r>
      <w:r w:rsidRPr="008853ED">
        <w:t xml:space="preserve"> Molecules, 2021. </w:t>
      </w:r>
      <w:r w:rsidRPr="008853ED">
        <w:rPr>
          <w:b/>
        </w:rPr>
        <w:t>26</w:t>
      </w:r>
      <w:r w:rsidRPr="008853ED">
        <w:t>(15).</w:t>
      </w:r>
    </w:p>
    <w:p w14:paraId="0E460926" w14:textId="36656C68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lastRenderedPageBreak/>
        <w:t>97.</w:t>
      </w:r>
      <w:r w:rsidRPr="008853ED">
        <w:tab/>
        <w:t xml:space="preserve">Castiglioni, M., B. Onida, L. Rivoira, M. Del Bubba, S. Ronchetti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Amino groups modified SBA-15 for dispersive-solid phase extraction in the analysis of micropollutants by QuEchERS approach.</w:t>
      </w:r>
      <w:r w:rsidRPr="008853ED">
        <w:t xml:space="preserve"> Journal of Chromatography A, 2021. </w:t>
      </w:r>
      <w:r w:rsidRPr="008853ED">
        <w:rPr>
          <w:b/>
        </w:rPr>
        <w:t>1645</w:t>
      </w:r>
      <w:r w:rsidRPr="008853ED">
        <w:t>.</w:t>
      </w:r>
    </w:p>
    <w:p w14:paraId="708B047B" w14:textId="557C3983" w:rsidR="008853ED" w:rsidRPr="008853ED" w:rsidRDefault="008853ED" w:rsidP="008853ED">
      <w:pPr>
        <w:pStyle w:val="EndNoteBibliography"/>
        <w:spacing w:after="0"/>
        <w:ind w:left="720" w:hanging="720"/>
      </w:pPr>
      <w:r w:rsidRPr="008853ED">
        <w:t>98.</w:t>
      </w:r>
      <w:r w:rsidRPr="008853ED">
        <w:tab/>
        <w:t xml:space="preserve">Renai, L., F. Tozzi, C.V.A. Scordo, E. Giordani, M.C. </w:t>
      </w:r>
      <w:r w:rsidR="00753D2E" w:rsidRPr="00753D2E">
        <w:rPr>
          <w:u w:val="single"/>
        </w:rPr>
        <w:t>Bruzzoniti</w:t>
      </w:r>
      <w:r w:rsidRPr="008853ED">
        <w:t xml:space="preserve">, D. Fibbi, L. Mandi, N. Ouazzani, and M. Del Bubba, </w:t>
      </w:r>
      <w:r w:rsidRPr="008853ED">
        <w:rPr>
          <w:i/>
        </w:rPr>
        <w:t>Productivity and nutritional and nutraceutical value of strawberry fruits (Fragaria x ananassa Duch.) cultivated under irrigation with treated wastewaters.</w:t>
      </w:r>
      <w:r w:rsidRPr="008853ED">
        <w:t xml:space="preserve"> Journal of the Science of Food and Agriculture, 2021. </w:t>
      </w:r>
      <w:r w:rsidRPr="008853ED">
        <w:rPr>
          <w:b/>
        </w:rPr>
        <w:t>101</w:t>
      </w:r>
      <w:r w:rsidRPr="008853ED">
        <w:t>(3): p. 1239-1246.</w:t>
      </w:r>
    </w:p>
    <w:p w14:paraId="1AC35A1F" w14:textId="26A99C87" w:rsidR="008853ED" w:rsidRPr="008853ED" w:rsidRDefault="008853ED" w:rsidP="008853ED">
      <w:pPr>
        <w:pStyle w:val="EndNoteBibliography"/>
        <w:ind w:left="720" w:hanging="720"/>
      </w:pPr>
      <w:r w:rsidRPr="008853ED">
        <w:t>99.</w:t>
      </w:r>
      <w:r w:rsidRPr="008853ED">
        <w:tab/>
        <w:t xml:space="preserve">Castiglioni, M., L. Rivoira, I. Ingrando, L. Meucci, R. Binetti, M. Fungi, A. El-Ghadraoui, Z. Bakari, M. Del Bubba, and M.C. </w:t>
      </w:r>
      <w:r w:rsidR="00753D2E" w:rsidRPr="00753D2E">
        <w:rPr>
          <w:u w:val="single"/>
        </w:rPr>
        <w:t>Bruzzoniti</w:t>
      </w:r>
      <w:r w:rsidRPr="008853ED">
        <w:t xml:space="preserve">, </w:t>
      </w:r>
      <w:r w:rsidRPr="008853ED">
        <w:rPr>
          <w:i/>
        </w:rPr>
        <w:t>Biochars intended for water filtration: A comparative study with activated carbons of their physicochemical properties and removal efficiency towards neutral and anionic organic pollutants.</w:t>
      </w:r>
      <w:r w:rsidRPr="008853ED">
        <w:t xml:space="preserve"> Chemosphere, 2022. </w:t>
      </w:r>
      <w:r w:rsidRPr="008853ED">
        <w:rPr>
          <w:b/>
        </w:rPr>
        <w:t>288</w:t>
      </w:r>
      <w:r w:rsidRPr="008853ED">
        <w:t>.</w:t>
      </w:r>
    </w:p>
    <w:p w14:paraId="67815777" w14:textId="41D81C52" w:rsidR="00BB54A1" w:rsidRDefault="00BB54A1" w:rsidP="00BB54A1">
      <w:r>
        <w:fldChar w:fldCharType="end"/>
      </w:r>
    </w:p>
    <w:p w14:paraId="1FF8DDC2" w14:textId="036D5FDF" w:rsidR="00BB54A1" w:rsidRPr="00FB30E9" w:rsidRDefault="00BB54A1">
      <w:pPr>
        <w:rPr>
          <w:rFonts w:cstheme="minorHAnsi"/>
          <w:sz w:val="21"/>
          <w:szCs w:val="21"/>
          <w:lang w:val="en-US"/>
        </w:rPr>
      </w:pPr>
    </w:p>
    <w:sectPr w:rsidR="00BB54A1" w:rsidRPr="00FB30E9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1E685E"/>
    <w:multiLevelType w:val="hybridMultilevel"/>
    <w:tmpl w:val="B13E4E8C"/>
    <w:lvl w:ilvl="0" w:tplc="95380908">
      <w:numFmt w:val="bullet"/>
      <w:lvlText w:val="-"/>
      <w:lvlJc w:val="left"/>
      <w:pPr>
        <w:ind w:left="6598" w:hanging="360"/>
      </w:pPr>
      <w:rPr>
        <w:rFonts w:ascii="Calibri" w:eastAsia="Times New Roman" w:hAnsi="Calibri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7318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8038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8758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9478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10198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10918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11638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12358" w:hanging="360"/>
      </w:pPr>
      <w:rPr>
        <w:rFonts w:ascii="Wingdings" w:hAnsi="Wingdings" w:hint="default"/>
      </w:rPr>
    </w:lvl>
  </w:abstractNum>
  <w:abstractNum w:abstractNumId="1" w15:restartNumberingAfterBreak="0">
    <w:nsid w:val="65A07C07"/>
    <w:multiLevelType w:val="hybridMultilevel"/>
    <w:tmpl w:val="F64C8D14"/>
    <w:lvl w:ilvl="0" w:tplc="A1801AFE">
      <w:start w:val="6"/>
      <w:numFmt w:val="bullet"/>
      <w:lvlText w:val="-"/>
      <w:lvlJc w:val="left"/>
      <w:pPr>
        <w:ind w:left="720" w:hanging="360"/>
      </w:pPr>
      <w:rPr>
        <w:rFonts w:ascii="Calibri" w:eastAsia="Arial" w:hAnsi="Calibri" w:cs="Aria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A6746E8"/>
    <w:multiLevelType w:val="hybridMultilevel"/>
    <w:tmpl w:val="E20ED20C"/>
    <w:lvl w:ilvl="0" w:tplc="95380908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ftxttu5e5r0ex59tv5xeoa9599de0e9aw&quot;&gt;My EndNote Library_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/record-ids&gt;&lt;/item&gt;&lt;/Libraries&gt;"/>
  </w:docVars>
  <w:rsids>
    <w:rsidRoot w:val="00A0196C"/>
    <w:rsid w:val="00132263"/>
    <w:rsid w:val="00517E78"/>
    <w:rsid w:val="00584B2D"/>
    <w:rsid w:val="00753D2E"/>
    <w:rsid w:val="007F127B"/>
    <w:rsid w:val="008853ED"/>
    <w:rsid w:val="00A0196C"/>
    <w:rsid w:val="00A06A9D"/>
    <w:rsid w:val="00AB2D6C"/>
    <w:rsid w:val="00BB54A1"/>
    <w:rsid w:val="00C72BA3"/>
    <w:rsid w:val="00D8349C"/>
    <w:rsid w:val="00E550AF"/>
    <w:rsid w:val="00FB30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07539D"/>
  <w15:chartTrackingRefBased/>
  <w15:docId w15:val="{24C22F73-F132-40EB-AD82-262630FE84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e"/>
    <w:link w:val="EndNoteBibliographyTitleCarattere"/>
    <w:rsid w:val="00A0196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A0196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A0196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A0196C"/>
    <w:rPr>
      <w:rFonts w:ascii="Calibri" w:hAnsi="Calibri" w:cs="Calibri"/>
      <w:noProof/>
      <w:lang w:val="en-US"/>
    </w:rPr>
  </w:style>
  <w:style w:type="paragraph" w:styleId="Paragrafoelenco">
    <w:name w:val="List Paragraph"/>
    <w:basedOn w:val="Normale"/>
    <w:uiPriority w:val="34"/>
    <w:qFormat/>
    <w:rsid w:val="00C72BA3"/>
    <w:pPr>
      <w:suppressAutoHyphens/>
      <w:autoSpaceDN w:val="0"/>
      <w:spacing w:after="0" w:line="240" w:lineRule="auto"/>
      <w:ind w:left="720"/>
      <w:textAlignment w:val="baseline"/>
    </w:pPr>
    <w:rPr>
      <w:rFonts w:ascii="Calibri" w:eastAsia="MS Mincho" w:hAnsi="Calibri" w:cs="Calibri"/>
      <w:sz w:val="20"/>
      <w:szCs w:val="20"/>
      <w:lang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8</Pages>
  <Words>4693</Words>
  <Characters>25910</Characters>
  <Application>Microsoft Office Word</Application>
  <DocSecurity>0</DocSecurity>
  <Lines>323</Lines>
  <Paragraphs>87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Concetta Bruzzoniti</dc:creator>
  <cp:keywords/>
  <dc:description/>
  <cp:lastModifiedBy>Maria Concetta Bruzzoniti</cp:lastModifiedBy>
  <cp:revision>8</cp:revision>
  <dcterms:created xsi:type="dcterms:W3CDTF">2021-11-04T12:13:00Z</dcterms:created>
  <dcterms:modified xsi:type="dcterms:W3CDTF">2021-11-10T09:54:00Z</dcterms:modified>
</cp:coreProperties>
</file>